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3417937" w14:textId="2B865528" w:rsidR="0083576A" w:rsidRDefault="00D5340E" w:rsidP="0083576A">
      <w:r w:rsidRPr="00D5340E">
        <w:rPr>
          <w:b/>
        </w:rPr>
        <w:t>Online-only Table</w:t>
      </w:r>
      <w:r>
        <w:rPr>
          <w:b/>
        </w:rPr>
        <w:t xml:space="preserve"> </w:t>
      </w:r>
      <w:r w:rsidR="0083576A" w:rsidRPr="00E31B42">
        <w:rPr>
          <w:b/>
        </w:rPr>
        <w:t>1</w:t>
      </w:r>
      <w:r w:rsidR="001F3762" w:rsidRPr="001F3762">
        <w:rPr>
          <w:b/>
        </w:rPr>
        <w:t>.</w:t>
      </w:r>
      <w:r w:rsidR="0083576A" w:rsidRPr="001F3762">
        <w:rPr>
          <w:b/>
        </w:rPr>
        <w:t xml:space="preserve"> Available trait information </w:t>
      </w:r>
      <w:r w:rsidR="001F3762" w:rsidRPr="001F3762">
        <w:rPr>
          <w:b/>
        </w:rPr>
        <w:t xml:space="preserve">in </w:t>
      </w:r>
      <w:proofErr w:type="spellStart"/>
      <w:r w:rsidR="001F3762" w:rsidRPr="001F3762">
        <w:rPr>
          <w:b/>
        </w:rPr>
        <w:t>PalmTraits</w:t>
      </w:r>
      <w:proofErr w:type="spellEnd"/>
      <w:r w:rsidR="001F3762" w:rsidRPr="001F3762">
        <w:rPr>
          <w:b/>
        </w:rPr>
        <w:t xml:space="preserve"> 1.0</w:t>
      </w:r>
      <w:r w:rsidR="0083576A" w:rsidRPr="001F3762">
        <w:rPr>
          <w:b/>
        </w:rPr>
        <w:t>.</w:t>
      </w:r>
      <w:r w:rsidR="001F3762">
        <w:t xml:space="preserve"> The ‘header’ column gives the column names of the</w:t>
      </w:r>
      <w:r w:rsidR="00157919">
        <w:t xml:space="preserve"> trait dataset which is provided as a</w:t>
      </w:r>
      <w:r w:rsidR="001F3762">
        <w:t xml:space="preserve"> </w:t>
      </w:r>
      <w:r w:rsidR="004B0523">
        <w:t>tab</w:t>
      </w:r>
      <w:r w:rsidR="001F3762" w:rsidRPr="001F3762">
        <w:t>-</w:t>
      </w:r>
      <w:r w:rsidR="004B0523">
        <w:t>limited</w:t>
      </w:r>
      <w:r w:rsidR="001F3762" w:rsidRPr="001F3762">
        <w:t xml:space="preserve"> </w:t>
      </w:r>
      <w:r w:rsidR="004B0523">
        <w:t>text</w:t>
      </w:r>
      <w:r w:rsidR="001F3762" w:rsidRPr="001F3762">
        <w:t xml:space="preserve"> file</w:t>
      </w:r>
      <w:r w:rsidR="00157919">
        <w:fldChar w:fldCharType="begin"/>
      </w:r>
      <w:r>
        <w:instrText xml:space="preserve"> ADDIN EN.CITE &lt;EndNote&gt;&lt;Cite&gt;&lt;Author&gt;Kissling&lt;/Author&gt;&lt;Year&gt;2019&lt;/Year&gt;&lt;RecNum&gt;7257&lt;/RecNum&gt;&lt;DisplayText&gt;&lt;style face="superscript"&gt;1&lt;/style&gt;&lt;/DisplayText&gt;&lt;record&gt;&lt;rec-number&gt;7257&lt;/rec-number&gt;&lt;foreign-keys&gt;&lt;key app="EN" db-id="dxa0r2tw4v55xte0awe59w0ypxrfz9a2zpst" timestamp="1559547413"&gt;7257&lt;/key&gt;&lt;/foreign-keys&gt;&lt;ref-type name="Journal Article"&gt;17&lt;/ref-type&gt;&lt;contributors&gt;&lt;authors&gt;&lt;author&gt;Kissling, W. Daniel&lt;/author&gt;&lt;author&gt;Balslev, Henrik&lt;/author&gt;&lt;author&gt;Baker, William J.&lt;/author&gt;&lt;author&gt;Dransfield, John&lt;/author&gt;&lt;author&gt;Göldel, Bastian&lt;/author&gt;&lt;author&gt;Lim, Jun Ying&lt;/author&gt;&lt;author&gt;Onstein, Renske E.&lt;/author&gt;&lt;author&gt;Svenning, Jens- C.&lt;/author&gt;&lt;/authors&gt;&lt;/contributors&gt;&lt;titles&gt;&lt;title&gt;Data from: PalmTraits 1.0, a species-level functional trait database for palms worldwide&lt;/title&gt;&lt;secondary-title&gt;Dryad&lt;/secondary-title&gt;&lt;/titles&gt;&lt;periodical&gt;&lt;full-title&gt;Dryad&lt;/full-title&gt;&lt;/periodical&gt;&lt;dates&gt;&lt;year&gt;2019&lt;/year&gt;&lt;/dates&gt;&lt;urls&gt;&lt;/urls&gt;&lt;electronic-resource-num&gt;TO BE PROVIDED&lt;/electronic-resource-num&gt;&lt;/record&gt;&lt;/Cite&gt;&lt;/EndNote&gt;</w:instrText>
      </w:r>
      <w:r w:rsidR="00157919">
        <w:fldChar w:fldCharType="separate"/>
      </w:r>
      <w:r w:rsidRPr="00D5340E">
        <w:rPr>
          <w:noProof/>
          <w:vertAlign w:val="superscript"/>
        </w:rPr>
        <w:t>1</w:t>
      </w:r>
      <w:r w:rsidR="00157919">
        <w:fldChar w:fldCharType="end"/>
      </w:r>
      <w:r w:rsidR="001F3762">
        <w:t xml:space="preserve">. </w:t>
      </w:r>
      <w:r w:rsidR="004B0523">
        <w:t xml:space="preserve">The other </w:t>
      </w:r>
      <w:r w:rsidR="008120B7">
        <w:t>information summarizes the</w:t>
      </w:r>
      <w:r w:rsidR="001F3762">
        <w:t xml:space="preserve"> description, </w:t>
      </w:r>
      <w:r w:rsidR="00756DD8" w:rsidRPr="00756DD8">
        <w:t xml:space="preserve">category of the </w:t>
      </w:r>
      <w:r w:rsidR="00756DD8">
        <w:t>t</w:t>
      </w:r>
      <w:r w:rsidR="00756DD8" w:rsidRPr="00756DD8">
        <w:t xml:space="preserve">hesaurus </w:t>
      </w:r>
      <w:r w:rsidR="00756DD8">
        <w:t>o</w:t>
      </w:r>
      <w:r w:rsidR="00756DD8" w:rsidRPr="00756DD8">
        <w:t xml:space="preserve">f </w:t>
      </w:r>
      <w:r w:rsidR="00756DD8">
        <w:t>p</w:t>
      </w:r>
      <w:r w:rsidR="00756DD8" w:rsidRPr="00756DD8">
        <w:t>lant characteristics (TOP)</w:t>
      </w:r>
      <w:r w:rsidR="00756DD8">
        <w:fldChar w:fldCharType="begin">
          <w:fldData xml:space="preserve">PEVuZE5vdGU+PENpdGU+PEF1dGhvcj5HYXJuaWVyPC9BdXRob3I+PFllYXI+MjAxNzwvWWVhcj48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</w:fldData>
        </w:fldChar>
      </w:r>
      <w:r w:rsidR="00756DD8">
        <w:instrText xml:space="preserve"> ADDIN EN.CITE </w:instrText>
      </w:r>
      <w:r w:rsidR="00756DD8">
        <w:fldChar w:fldCharType="begin">
          <w:fldData xml:space="preserve">PEVuZE5vdGU+PENpdGU+PEF1dGhvcj5HYXJuaWVyPC9BdXRob3I+PFllYXI+MjAxNzwvWWVhcj48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</w:fldData>
        </w:fldChar>
      </w:r>
      <w:r w:rsidR="00756DD8">
        <w:instrText xml:space="preserve"> ADDIN EN.CITE.DATA </w:instrText>
      </w:r>
      <w:r w:rsidR="00756DD8">
        <w:fldChar w:fldCharType="end"/>
      </w:r>
      <w:r w:rsidR="00756DD8">
        <w:fldChar w:fldCharType="separate"/>
      </w:r>
      <w:r w:rsidR="00756DD8" w:rsidRPr="00756DD8">
        <w:rPr>
          <w:noProof/>
          <w:vertAlign w:val="superscript"/>
        </w:rPr>
        <w:t>2</w:t>
      </w:r>
      <w:r w:rsidR="00756DD8">
        <w:fldChar w:fldCharType="end"/>
      </w:r>
      <w:r w:rsidR="00756DD8" w:rsidRPr="00756DD8">
        <w:t>,</w:t>
      </w:r>
      <w:r w:rsidR="00756DD8">
        <w:t xml:space="preserve"> </w:t>
      </w:r>
      <w:r w:rsidR="001F3762">
        <w:t xml:space="preserve">data type, unit and </w:t>
      </w:r>
      <w:r w:rsidR="004B0523">
        <w:t xml:space="preserve">species </w:t>
      </w:r>
      <w:r w:rsidR="001F3762">
        <w:t xml:space="preserve">coverage </w:t>
      </w:r>
      <w:r w:rsidR="004B0523">
        <w:t>information (number and percentage)</w:t>
      </w:r>
      <w:r w:rsidR="008120B7">
        <w:t xml:space="preserve"> of the taxonomy and trait data</w:t>
      </w:r>
      <w:r w:rsidR="001F3762">
        <w:t xml:space="preserve">. </w:t>
      </w:r>
    </w:p>
    <w:p w14:paraId="51D3E4BB" w14:textId="77777777" w:rsidR="0083576A" w:rsidRDefault="0083576A" w:rsidP="0083576A"/>
    <w:tbl>
      <w:tblPr>
        <w:tblStyle w:val="TableGrid"/>
        <w:tblW w:w="878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771"/>
        <w:gridCol w:w="2057"/>
        <w:gridCol w:w="992"/>
        <w:gridCol w:w="992"/>
        <w:gridCol w:w="992"/>
        <w:gridCol w:w="993"/>
        <w:gridCol w:w="992"/>
      </w:tblGrid>
      <w:tr w:rsidR="00771E8C" w:rsidRPr="00CC4F30" w14:paraId="2D87A6C6" w14:textId="77777777" w:rsidTr="00756DD8">
        <w:tc>
          <w:tcPr>
            <w:tcW w:w="177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8FACB26" w14:textId="5EE2151B" w:rsidR="00771E8C" w:rsidRPr="00CC4F30" w:rsidRDefault="00771E8C" w:rsidP="00756DD8">
            <w:pPr>
              <w:jc w:val="center"/>
              <w:rPr>
                <w:rFonts w:asciiTheme="minorHAnsi" w:hAnsiTheme="minorHAnsi" w:cstheme="minorHAnsi"/>
                <w:b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b/>
                <w:sz w:val="16"/>
                <w:szCs w:val="16"/>
              </w:rPr>
              <w:t>Header</w:t>
            </w:r>
          </w:p>
        </w:tc>
        <w:tc>
          <w:tcPr>
            <w:tcW w:w="205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8505C40" w14:textId="77777777" w:rsidR="00771E8C" w:rsidRPr="00CC4F30" w:rsidRDefault="00771E8C" w:rsidP="00756DD8">
            <w:pPr>
              <w:jc w:val="center"/>
              <w:rPr>
                <w:rFonts w:asciiTheme="minorHAnsi" w:hAnsiTheme="minorHAnsi" w:cstheme="minorHAnsi"/>
                <w:b/>
                <w:sz w:val="16"/>
                <w:szCs w:val="16"/>
              </w:rPr>
            </w:pPr>
            <w:r w:rsidRPr="00CC4F30">
              <w:rPr>
                <w:rFonts w:asciiTheme="minorHAnsi" w:hAnsiTheme="minorHAnsi" w:cstheme="minorHAnsi"/>
                <w:b/>
                <w:sz w:val="16"/>
                <w:szCs w:val="16"/>
              </w:rPr>
              <w:t>Description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706C24F" w14:textId="033AA188" w:rsidR="00771E8C" w:rsidRDefault="00756DD8" w:rsidP="00756DD8">
            <w:pPr>
              <w:jc w:val="center"/>
              <w:rPr>
                <w:rFonts w:asciiTheme="minorHAnsi" w:hAnsiTheme="minorHAnsi" w:cstheme="minorHAnsi"/>
                <w:b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b/>
                <w:sz w:val="16"/>
                <w:szCs w:val="16"/>
              </w:rPr>
              <w:t>TOP</w:t>
            </w:r>
          </w:p>
          <w:p w14:paraId="362AF003" w14:textId="50F6526E" w:rsidR="00323376" w:rsidRPr="00CC4F30" w:rsidRDefault="00756DD8" w:rsidP="00756DD8">
            <w:pPr>
              <w:jc w:val="center"/>
              <w:rPr>
                <w:rFonts w:asciiTheme="minorHAnsi" w:hAnsiTheme="minorHAnsi" w:cstheme="minorHAnsi"/>
                <w:b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b/>
                <w:sz w:val="16"/>
                <w:szCs w:val="16"/>
              </w:rPr>
              <w:t>c</w:t>
            </w:r>
            <w:r w:rsidR="00323376">
              <w:rPr>
                <w:rFonts w:asciiTheme="minorHAnsi" w:hAnsiTheme="minorHAnsi" w:cstheme="minorHAnsi"/>
                <w:b/>
                <w:sz w:val="16"/>
                <w:szCs w:val="16"/>
              </w:rPr>
              <w:t>ategory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DEFEF39" w14:textId="5E030D88" w:rsidR="00771E8C" w:rsidRPr="00CC4F30" w:rsidRDefault="00771E8C" w:rsidP="00756DD8">
            <w:pPr>
              <w:jc w:val="center"/>
              <w:rPr>
                <w:rFonts w:asciiTheme="minorHAnsi" w:hAnsiTheme="minorHAnsi" w:cstheme="minorHAnsi"/>
                <w:b/>
                <w:sz w:val="16"/>
                <w:szCs w:val="16"/>
              </w:rPr>
            </w:pPr>
            <w:r w:rsidRPr="00CC4F30">
              <w:rPr>
                <w:rFonts w:asciiTheme="minorHAnsi" w:hAnsiTheme="minorHAnsi" w:cstheme="minorHAnsi"/>
                <w:b/>
                <w:sz w:val="16"/>
                <w:szCs w:val="16"/>
              </w:rPr>
              <w:t>Type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8B92DBC" w14:textId="77777777" w:rsidR="00771E8C" w:rsidRPr="00CC4F30" w:rsidRDefault="00771E8C" w:rsidP="00756DD8">
            <w:pPr>
              <w:jc w:val="center"/>
              <w:rPr>
                <w:rFonts w:asciiTheme="minorHAnsi" w:hAnsiTheme="minorHAnsi" w:cstheme="minorHAnsi"/>
                <w:b/>
                <w:sz w:val="16"/>
                <w:szCs w:val="16"/>
              </w:rPr>
            </w:pPr>
            <w:r w:rsidRPr="00CC4F30">
              <w:rPr>
                <w:rFonts w:asciiTheme="minorHAnsi" w:hAnsiTheme="minorHAnsi" w:cstheme="minorHAnsi"/>
                <w:b/>
                <w:sz w:val="16"/>
                <w:szCs w:val="16"/>
              </w:rPr>
              <w:t>Unit</w:t>
            </w:r>
          </w:p>
        </w:tc>
        <w:tc>
          <w:tcPr>
            <w:tcW w:w="99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31C387A" w14:textId="77777777" w:rsidR="00771E8C" w:rsidRPr="00CC4F30" w:rsidRDefault="00771E8C" w:rsidP="00756DD8">
            <w:pPr>
              <w:jc w:val="center"/>
              <w:rPr>
                <w:rFonts w:asciiTheme="minorHAnsi" w:hAnsiTheme="minorHAnsi" w:cstheme="minorHAnsi"/>
                <w:b/>
                <w:sz w:val="16"/>
                <w:szCs w:val="16"/>
              </w:rPr>
            </w:pPr>
            <w:r w:rsidRPr="00CC4F30">
              <w:rPr>
                <w:rFonts w:asciiTheme="minorHAnsi" w:hAnsiTheme="minorHAnsi" w:cstheme="minorHAnsi"/>
                <w:b/>
                <w:sz w:val="16"/>
                <w:szCs w:val="16"/>
              </w:rPr>
              <w:t>Coverage (# species)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CAF561F" w14:textId="77777777" w:rsidR="00771E8C" w:rsidRPr="00CC4F30" w:rsidRDefault="00771E8C" w:rsidP="00756DD8">
            <w:pPr>
              <w:jc w:val="center"/>
              <w:rPr>
                <w:rFonts w:asciiTheme="minorHAnsi" w:hAnsiTheme="minorHAnsi" w:cstheme="minorHAnsi"/>
                <w:b/>
                <w:sz w:val="16"/>
                <w:szCs w:val="16"/>
              </w:rPr>
            </w:pPr>
            <w:r w:rsidRPr="00CC4F30">
              <w:rPr>
                <w:rFonts w:asciiTheme="minorHAnsi" w:hAnsiTheme="minorHAnsi" w:cstheme="minorHAnsi"/>
                <w:b/>
                <w:sz w:val="16"/>
                <w:szCs w:val="16"/>
              </w:rPr>
              <w:t>Coverage (% species)</w:t>
            </w:r>
          </w:p>
        </w:tc>
      </w:tr>
      <w:tr w:rsidR="00771E8C" w:rsidRPr="00CC4F30" w14:paraId="53A0E3C0" w14:textId="77777777" w:rsidTr="00756DD8">
        <w:tc>
          <w:tcPr>
            <w:tcW w:w="1771" w:type="dxa"/>
            <w:tcBorders>
              <w:top w:val="single" w:sz="4" w:space="0" w:color="auto"/>
            </w:tcBorders>
            <w:vAlign w:val="center"/>
          </w:tcPr>
          <w:p w14:paraId="4815C6A8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i/>
                <w:sz w:val="16"/>
                <w:szCs w:val="16"/>
              </w:rPr>
            </w:pPr>
            <w:r w:rsidRPr="00CC4F30">
              <w:rPr>
                <w:rFonts w:asciiTheme="minorHAnsi" w:hAnsiTheme="minorHAnsi" w:cstheme="minorHAnsi"/>
                <w:i/>
                <w:sz w:val="16"/>
                <w:szCs w:val="16"/>
              </w:rPr>
              <w:t>Taxonomy</w:t>
            </w:r>
          </w:p>
        </w:tc>
        <w:tc>
          <w:tcPr>
            <w:tcW w:w="2057" w:type="dxa"/>
            <w:tcBorders>
              <w:top w:val="single" w:sz="4" w:space="0" w:color="auto"/>
            </w:tcBorders>
            <w:vAlign w:val="center"/>
          </w:tcPr>
          <w:p w14:paraId="0672F4E0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  <w:tc>
          <w:tcPr>
            <w:tcW w:w="992" w:type="dxa"/>
            <w:tcBorders>
              <w:top w:val="single" w:sz="4" w:space="0" w:color="auto"/>
            </w:tcBorders>
          </w:tcPr>
          <w:p w14:paraId="3358E674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  <w:tc>
          <w:tcPr>
            <w:tcW w:w="992" w:type="dxa"/>
            <w:tcBorders>
              <w:top w:val="single" w:sz="4" w:space="0" w:color="auto"/>
            </w:tcBorders>
            <w:vAlign w:val="center"/>
          </w:tcPr>
          <w:p w14:paraId="0328E0B0" w14:textId="28467DE8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  <w:tc>
          <w:tcPr>
            <w:tcW w:w="992" w:type="dxa"/>
            <w:tcBorders>
              <w:top w:val="single" w:sz="4" w:space="0" w:color="auto"/>
            </w:tcBorders>
            <w:vAlign w:val="center"/>
          </w:tcPr>
          <w:p w14:paraId="524072F6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  <w:tc>
          <w:tcPr>
            <w:tcW w:w="993" w:type="dxa"/>
            <w:tcBorders>
              <w:top w:val="single" w:sz="4" w:space="0" w:color="auto"/>
            </w:tcBorders>
            <w:vAlign w:val="center"/>
          </w:tcPr>
          <w:p w14:paraId="0D873BF6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  <w:tc>
          <w:tcPr>
            <w:tcW w:w="992" w:type="dxa"/>
            <w:tcBorders>
              <w:top w:val="single" w:sz="4" w:space="0" w:color="auto"/>
            </w:tcBorders>
            <w:vAlign w:val="center"/>
          </w:tcPr>
          <w:p w14:paraId="181408C3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</w:tr>
      <w:tr w:rsidR="00771E8C" w:rsidRPr="002726B2" w14:paraId="665C5D9D" w14:textId="77777777" w:rsidTr="00756DD8">
        <w:tc>
          <w:tcPr>
            <w:tcW w:w="1771" w:type="dxa"/>
          </w:tcPr>
          <w:p w14:paraId="5E4E1E74" w14:textId="77777777" w:rsidR="00771E8C" w:rsidRPr="002726B2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proofErr w:type="spellStart"/>
            <w:r w:rsidRPr="008B6332">
              <w:rPr>
                <w:rFonts w:asciiTheme="minorHAnsi" w:hAnsiTheme="minorHAnsi" w:cstheme="minorHAnsi"/>
                <w:sz w:val="16"/>
                <w:szCs w:val="16"/>
                <w:highlight w:val="yellow"/>
              </w:rPr>
              <w:t>SpecName</w:t>
            </w:r>
            <w:proofErr w:type="spellEnd"/>
          </w:p>
        </w:tc>
        <w:tc>
          <w:tcPr>
            <w:tcW w:w="2057" w:type="dxa"/>
          </w:tcPr>
          <w:p w14:paraId="75F342F2" w14:textId="029F2EBE" w:rsidR="00771E8C" w:rsidRPr="002726B2" w:rsidRDefault="00771E8C" w:rsidP="00756DD8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 w:rsidRPr="002726B2">
              <w:rPr>
                <w:rFonts w:asciiTheme="minorHAnsi" w:hAnsiTheme="minorHAnsi" w:cstheme="minorHAnsi"/>
                <w:sz w:val="16"/>
                <w:szCs w:val="16"/>
              </w:rPr>
              <w:t xml:space="preserve">Taxonomic name of species (binomial nomenclature) 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t xml:space="preserve">following </w:t>
            </w:r>
            <w:r w:rsidRPr="002726B2">
              <w:rPr>
                <w:sz w:val="16"/>
                <w:szCs w:val="16"/>
              </w:rPr>
              <w:t>the World Checklist of palms</w:t>
            </w:r>
            <w:r w:rsidRPr="002726B2">
              <w:rPr>
                <w:sz w:val="16"/>
                <w:szCs w:val="16"/>
              </w:rPr>
              <w:fldChar w:fldCharType="begin"/>
            </w:r>
            <w:r w:rsidR="00756DD8">
              <w:rPr>
                <w:sz w:val="16"/>
                <w:szCs w:val="16"/>
              </w:rPr>
              <w:instrText xml:space="preserve"> ADDIN EN.CITE &lt;EndNote&gt;&lt;Cite&gt;&lt;Author&gt;Govaerts&lt;/Author&gt;&lt;Year&gt;2005&lt;/Year&gt;&lt;RecNum&gt;229&lt;/RecNum&gt;&lt;DisplayText&gt;&lt;style face="superscript"&gt;3&lt;/style&gt;&lt;/DisplayText&gt;&lt;record&gt;&lt;rec-number&gt;229&lt;/rec-number&gt;&lt;foreign-keys&gt;&lt;key app="EN" db-id="dxa0r2tw4v55xte0awe59w0ypxrfz9a2zpst" timestamp="1283844301"&gt;229&lt;/key&gt;&lt;/foreign-keys&gt;&lt;ref-type name="Book"&gt;6&lt;/ref-type&gt;&lt;contributors&gt;&lt;authors&gt;&lt;author&gt;Govaerts, R.&lt;/author&gt;&lt;author&gt;Dransfield, J.&lt;/author&gt;&lt;/authors&gt;&lt;/contributors&gt;&lt;titles&gt;&lt;title&gt;World checklist of palms&lt;/title&gt;&lt;/titles&gt;&lt;dates&gt;&lt;year&gt;2005&lt;/year&gt;&lt;/dates&gt;&lt;pub-location&gt;Richmond&lt;/pub-location&gt;&lt;publisher&gt;Royal Botanic Gardens Kew&lt;/publisher&gt;&lt;urls&gt;&lt;/urls&gt;&lt;/record&gt;&lt;/Cite&gt;&lt;/EndNote&gt;</w:instrText>
            </w:r>
            <w:r w:rsidRPr="002726B2">
              <w:rPr>
                <w:sz w:val="16"/>
                <w:szCs w:val="16"/>
              </w:rPr>
              <w:fldChar w:fldCharType="separate"/>
            </w:r>
            <w:r w:rsidR="00756DD8" w:rsidRPr="00756DD8">
              <w:rPr>
                <w:noProof/>
                <w:sz w:val="16"/>
                <w:szCs w:val="16"/>
                <w:vertAlign w:val="superscript"/>
              </w:rPr>
              <w:t>3</w:t>
            </w:r>
            <w:r w:rsidRPr="002726B2">
              <w:rPr>
                <w:sz w:val="16"/>
                <w:szCs w:val="16"/>
              </w:rPr>
              <w:fldChar w:fldCharType="end"/>
            </w:r>
          </w:p>
        </w:tc>
        <w:tc>
          <w:tcPr>
            <w:tcW w:w="992" w:type="dxa"/>
          </w:tcPr>
          <w:p w14:paraId="7C31AEE2" w14:textId="101BE1A1" w:rsidR="00771E8C" w:rsidRPr="002726B2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-</w:t>
            </w:r>
          </w:p>
        </w:tc>
        <w:tc>
          <w:tcPr>
            <w:tcW w:w="992" w:type="dxa"/>
          </w:tcPr>
          <w:p w14:paraId="105C32F5" w14:textId="748DBA51" w:rsidR="00771E8C" w:rsidRPr="002726B2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 w:rsidRPr="002726B2">
              <w:rPr>
                <w:rFonts w:asciiTheme="minorHAnsi" w:hAnsiTheme="minorHAnsi" w:cstheme="minorHAnsi"/>
                <w:sz w:val="16"/>
                <w:szCs w:val="16"/>
              </w:rPr>
              <w:t>Text</w:t>
            </w:r>
          </w:p>
        </w:tc>
        <w:tc>
          <w:tcPr>
            <w:tcW w:w="992" w:type="dxa"/>
          </w:tcPr>
          <w:p w14:paraId="3C1B89FE" w14:textId="77777777" w:rsidR="00771E8C" w:rsidRPr="002726B2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 w:rsidRPr="002726B2">
              <w:rPr>
                <w:rFonts w:asciiTheme="minorHAnsi" w:hAnsiTheme="minorHAnsi" w:cstheme="minorHAnsi"/>
                <w:sz w:val="16"/>
                <w:szCs w:val="16"/>
              </w:rPr>
              <w:t>-</w:t>
            </w:r>
          </w:p>
        </w:tc>
        <w:tc>
          <w:tcPr>
            <w:tcW w:w="993" w:type="dxa"/>
          </w:tcPr>
          <w:p w14:paraId="07899677" w14:textId="52FF0D8D" w:rsidR="00771E8C" w:rsidRPr="002726B2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2557</w:t>
            </w:r>
          </w:p>
        </w:tc>
        <w:tc>
          <w:tcPr>
            <w:tcW w:w="992" w:type="dxa"/>
          </w:tcPr>
          <w:p w14:paraId="445E07C1" w14:textId="77777777" w:rsidR="00771E8C" w:rsidRPr="002726B2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 w:rsidRPr="002726B2">
              <w:rPr>
                <w:rFonts w:asciiTheme="minorHAnsi" w:hAnsiTheme="minorHAnsi" w:cstheme="minorHAnsi"/>
                <w:sz w:val="16"/>
                <w:szCs w:val="16"/>
              </w:rPr>
              <w:t>100</w:t>
            </w:r>
          </w:p>
        </w:tc>
      </w:tr>
      <w:tr w:rsidR="00771E8C" w:rsidRPr="00CC4F30" w14:paraId="50733473" w14:textId="77777777" w:rsidTr="00756DD8">
        <w:tc>
          <w:tcPr>
            <w:tcW w:w="1771" w:type="dxa"/>
          </w:tcPr>
          <w:p w14:paraId="00803C76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proofErr w:type="spellStart"/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accGenus</w:t>
            </w:r>
            <w:proofErr w:type="spellEnd"/>
          </w:p>
        </w:tc>
        <w:tc>
          <w:tcPr>
            <w:tcW w:w="2057" w:type="dxa"/>
          </w:tcPr>
          <w:p w14:paraId="529C27F9" w14:textId="362EC12F" w:rsidR="00771E8C" w:rsidRPr="00CC4F30" w:rsidRDefault="00771E8C" w:rsidP="00756DD8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Accepted genus</w:t>
            </w:r>
            <w:r w:rsidRPr="002726B2">
              <w:rPr>
                <w:rFonts w:asciiTheme="minorHAnsi" w:hAnsiTheme="minorHAnsi" w:cstheme="minorHAnsi"/>
                <w:sz w:val="16"/>
                <w:szCs w:val="16"/>
              </w:rPr>
              <w:t xml:space="preserve"> name 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t>from t</w:t>
            </w:r>
            <w:r w:rsidRPr="002726B2">
              <w:rPr>
                <w:sz w:val="16"/>
                <w:szCs w:val="16"/>
              </w:rPr>
              <w:t>he World Checklist of palms</w:t>
            </w:r>
            <w:r w:rsidRPr="002726B2">
              <w:rPr>
                <w:sz w:val="16"/>
                <w:szCs w:val="16"/>
              </w:rPr>
              <w:fldChar w:fldCharType="begin"/>
            </w:r>
            <w:r w:rsidR="00756DD8">
              <w:rPr>
                <w:sz w:val="16"/>
                <w:szCs w:val="16"/>
              </w:rPr>
              <w:instrText xml:space="preserve"> ADDIN EN.CITE &lt;EndNote&gt;&lt;Cite&gt;&lt;Author&gt;Govaerts&lt;/Author&gt;&lt;Year&gt;2005&lt;/Year&gt;&lt;RecNum&gt;229&lt;/RecNum&gt;&lt;DisplayText&gt;&lt;style face="superscript"&gt;3&lt;/style&gt;&lt;/DisplayText&gt;&lt;record&gt;&lt;rec-number&gt;229&lt;/rec-number&gt;&lt;foreign-keys&gt;&lt;key app="EN" db-id="dxa0r2tw4v55xte0awe59w0ypxrfz9a2zpst" timestamp="1283844301"&gt;229&lt;/key&gt;&lt;/foreign-keys&gt;&lt;ref-type name="Book"&gt;6&lt;/ref-type&gt;&lt;contributors&gt;&lt;authors&gt;&lt;author&gt;Govaerts, R.&lt;/author&gt;&lt;author&gt;Dransfield, J.&lt;/author&gt;&lt;/authors&gt;&lt;/contributors&gt;&lt;titles&gt;&lt;title&gt;World checklist of palms&lt;/title&gt;&lt;/titles&gt;&lt;dates&gt;&lt;year&gt;2005&lt;/year&gt;&lt;/dates&gt;&lt;pub-location&gt;Richmond&lt;/pub-location&gt;&lt;publisher&gt;Royal Botanic Gardens Kew&lt;/publisher&gt;&lt;urls&gt;&lt;/urls&gt;&lt;/record&gt;&lt;/Cite&gt;&lt;/EndNote&gt;</w:instrText>
            </w:r>
            <w:r w:rsidRPr="002726B2">
              <w:rPr>
                <w:sz w:val="16"/>
                <w:szCs w:val="16"/>
              </w:rPr>
              <w:fldChar w:fldCharType="separate"/>
            </w:r>
            <w:r w:rsidR="00756DD8" w:rsidRPr="00756DD8">
              <w:rPr>
                <w:noProof/>
                <w:sz w:val="16"/>
                <w:szCs w:val="16"/>
                <w:vertAlign w:val="superscript"/>
              </w:rPr>
              <w:t>3</w:t>
            </w:r>
            <w:r w:rsidRPr="002726B2">
              <w:rPr>
                <w:sz w:val="16"/>
                <w:szCs w:val="16"/>
              </w:rPr>
              <w:fldChar w:fldCharType="end"/>
            </w:r>
          </w:p>
        </w:tc>
        <w:tc>
          <w:tcPr>
            <w:tcW w:w="992" w:type="dxa"/>
          </w:tcPr>
          <w:p w14:paraId="6F54AB11" w14:textId="18AB9A55" w:rsidR="00771E8C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-</w:t>
            </w:r>
          </w:p>
        </w:tc>
        <w:tc>
          <w:tcPr>
            <w:tcW w:w="992" w:type="dxa"/>
          </w:tcPr>
          <w:p w14:paraId="4BB662A2" w14:textId="190EFEE1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Text</w:t>
            </w:r>
          </w:p>
        </w:tc>
        <w:tc>
          <w:tcPr>
            <w:tcW w:w="992" w:type="dxa"/>
          </w:tcPr>
          <w:p w14:paraId="2EF2CABA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-</w:t>
            </w:r>
          </w:p>
        </w:tc>
        <w:tc>
          <w:tcPr>
            <w:tcW w:w="993" w:type="dxa"/>
          </w:tcPr>
          <w:p w14:paraId="33580E4C" w14:textId="090E217A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2557</w:t>
            </w:r>
          </w:p>
        </w:tc>
        <w:tc>
          <w:tcPr>
            <w:tcW w:w="992" w:type="dxa"/>
          </w:tcPr>
          <w:p w14:paraId="54295373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100</w:t>
            </w:r>
          </w:p>
        </w:tc>
      </w:tr>
      <w:tr w:rsidR="00771E8C" w:rsidRPr="00CC4F30" w14:paraId="2DB89807" w14:textId="77777777" w:rsidTr="00756DD8">
        <w:tc>
          <w:tcPr>
            <w:tcW w:w="1771" w:type="dxa"/>
          </w:tcPr>
          <w:p w14:paraId="6EAFF92A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proofErr w:type="spellStart"/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accSpecies</w:t>
            </w:r>
            <w:proofErr w:type="spellEnd"/>
          </w:p>
        </w:tc>
        <w:tc>
          <w:tcPr>
            <w:tcW w:w="2057" w:type="dxa"/>
          </w:tcPr>
          <w:p w14:paraId="6FF6B4D8" w14:textId="3E347570" w:rsidR="00771E8C" w:rsidRPr="00CC4F30" w:rsidRDefault="00771E8C" w:rsidP="00756DD8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Accepted species</w:t>
            </w:r>
            <w:r w:rsidRPr="002726B2">
              <w:rPr>
                <w:rFonts w:asciiTheme="minorHAnsi" w:hAnsiTheme="minorHAnsi" w:cstheme="minorHAnsi"/>
                <w:sz w:val="16"/>
                <w:szCs w:val="16"/>
              </w:rPr>
              <w:t xml:space="preserve"> name 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t>from t</w:t>
            </w:r>
            <w:r w:rsidRPr="002726B2">
              <w:rPr>
                <w:sz w:val="16"/>
                <w:szCs w:val="16"/>
              </w:rPr>
              <w:t>he World Checklist of palms</w:t>
            </w:r>
            <w:r w:rsidRPr="002726B2">
              <w:rPr>
                <w:sz w:val="16"/>
                <w:szCs w:val="16"/>
              </w:rPr>
              <w:fldChar w:fldCharType="begin"/>
            </w:r>
            <w:r w:rsidR="00756DD8">
              <w:rPr>
                <w:sz w:val="16"/>
                <w:szCs w:val="16"/>
              </w:rPr>
              <w:instrText xml:space="preserve"> ADDIN EN.CITE &lt;EndNote&gt;&lt;Cite&gt;&lt;Author&gt;Govaerts&lt;/Author&gt;&lt;Year&gt;2005&lt;/Year&gt;&lt;RecNum&gt;229&lt;/RecNum&gt;&lt;DisplayText&gt;&lt;style face="superscript"&gt;3&lt;/style&gt;&lt;/DisplayText&gt;&lt;record&gt;&lt;rec-number&gt;229&lt;/rec-number&gt;&lt;foreign-keys&gt;&lt;key app="EN" db-id="dxa0r2tw4v55xte0awe59w0ypxrfz9a2zpst" timestamp="1283844301"&gt;229&lt;/key&gt;&lt;/foreign-keys&gt;&lt;ref-type name="Book"&gt;6&lt;/ref-type&gt;&lt;contributors&gt;&lt;authors&gt;&lt;author&gt;Govaerts, R.&lt;/author&gt;&lt;author&gt;Dransfield, J.&lt;/author&gt;&lt;/authors&gt;&lt;/contributors&gt;&lt;titles&gt;&lt;title&gt;World checklist of palms&lt;/title&gt;&lt;/titles&gt;&lt;dates&gt;&lt;year&gt;2005&lt;/year&gt;&lt;/dates&gt;&lt;pub-location&gt;Richmond&lt;/pub-location&gt;&lt;publisher&gt;Royal Botanic Gardens Kew&lt;/publisher&gt;&lt;urls&gt;&lt;/urls&gt;&lt;/record&gt;&lt;/Cite&gt;&lt;/EndNote&gt;</w:instrText>
            </w:r>
            <w:r w:rsidRPr="002726B2">
              <w:rPr>
                <w:sz w:val="16"/>
                <w:szCs w:val="16"/>
              </w:rPr>
              <w:fldChar w:fldCharType="separate"/>
            </w:r>
            <w:r w:rsidR="00756DD8" w:rsidRPr="00756DD8">
              <w:rPr>
                <w:noProof/>
                <w:sz w:val="16"/>
                <w:szCs w:val="16"/>
                <w:vertAlign w:val="superscript"/>
              </w:rPr>
              <w:t>3</w:t>
            </w:r>
            <w:r w:rsidRPr="002726B2">
              <w:rPr>
                <w:sz w:val="16"/>
                <w:szCs w:val="16"/>
              </w:rPr>
              <w:fldChar w:fldCharType="end"/>
            </w:r>
          </w:p>
        </w:tc>
        <w:tc>
          <w:tcPr>
            <w:tcW w:w="992" w:type="dxa"/>
          </w:tcPr>
          <w:p w14:paraId="3EA46106" w14:textId="0A4C753D" w:rsidR="00771E8C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-</w:t>
            </w:r>
          </w:p>
        </w:tc>
        <w:tc>
          <w:tcPr>
            <w:tcW w:w="992" w:type="dxa"/>
          </w:tcPr>
          <w:p w14:paraId="6684B495" w14:textId="1E33A742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Text</w:t>
            </w:r>
          </w:p>
        </w:tc>
        <w:tc>
          <w:tcPr>
            <w:tcW w:w="992" w:type="dxa"/>
          </w:tcPr>
          <w:p w14:paraId="0C10AA8C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-</w:t>
            </w:r>
          </w:p>
        </w:tc>
        <w:tc>
          <w:tcPr>
            <w:tcW w:w="993" w:type="dxa"/>
          </w:tcPr>
          <w:p w14:paraId="766B7E58" w14:textId="35D0768D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2557</w:t>
            </w:r>
          </w:p>
        </w:tc>
        <w:tc>
          <w:tcPr>
            <w:tcW w:w="992" w:type="dxa"/>
          </w:tcPr>
          <w:p w14:paraId="14DAECBC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100</w:t>
            </w:r>
          </w:p>
        </w:tc>
      </w:tr>
      <w:tr w:rsidR="00771E8C" w:rsidRPr="00CC4F30" w14:paraId="705DB262" w14:textId="77777777" w:rsidTr="00756DD8">
        <w:tc>
          <w:tcPr>
            <w:tcW w:w="1771" w:type="dxa"/>
          </w:tcPr>
          <w:p w14:paraId="1DAD1312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proofErr w:type="spellStart"/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PalmTribe</w:t>
            </w:r>
            <w:proofErr w:type="spellEnd"/>
          </w:p>
        </w:tc>
        <w:tc>
          <w:tcPr>
            <w:tcW w:w="2057" w:type="dxa"/>
          </w:tcPr>
          <w:p w14:paraId="13C15ACE" w14:textId="4AFB0544" w:rsidR="00771E8C" w:rsidRPr="00CC4F30" w:rsidRDefault="00771E8C" w:rsidP="00756DD8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Name of palm tribe from t</w:t>
            </w:r>
            <w:r w:rsidRPr="002726B2">
              <w:rPr>
                <w:sz w:val="16"/>
                <w:szCs w:val="16"/>
              </w:rPr>
              <w:t>he World Checklist of palms</w:t>
            </w:r>
            <w:r w:rsidRPr="002726B2">
              <w:rPr>
                <w:sz w:val="16"/>
                <w:szCs w:val="16"/>
              </w:rPr>
              <w:fldChar w:fldCharType="begin"/>
            </w:r>
            <w:r w:rsidR="00756DD8">
              <w:rPr>
                <w:sz w:val="16"/>
                <w:szCs w:val="16"/>
              </w:rPr>
              <w:instrText xml:space="preserve"> ADDIN EN.CITE &lt;EndNote&gt;&lt;Cite&gt;&lt;Author&gt;Govaerts&lt;/Author&gt;&lt;Year&gt;2005&lt;/Year&gt;&lt;RecNum&gt;229&lt;/RecNum&gt;&lt;DisplayText&gt;&lt;style face="superscript"&gt;3&lt;/style&gt;&lt;/DisplayText&gt;&lt;record&gt;&lt;rec-number&gt;229&lt;/rec-number&gt;&lt;foreign-keys&gt;&lt;key app="EN" db-id="dxa0r2tw4v55xte0awe59w0ypxrfz9a2zpst" timestamp="1283844301"&gt;229&lt;/key&gt;&lt;/foreign-keys&gt;&lt;ref-type name="Book"&gt;6&lt;/ref-type&gt;&lt;contributors&gt;&lt;authors&gt;&lt;author&gt;Govaerts, R.&lt;/author&gt;&lt;author&gt;Dransfield, J.&lt;/author&gt;&lt;/authors&gt;&lt;/contributors&gt;&lt;titles&gt;&lt;title&gt;World checklist of palms&lt;/title&gt;&lt;/titles&gt;&lt;dates&gt;&lt;year&gt;2005&lt;/year&gt;&lt;/dates&gt;&lt;pub-location&gt;Richmond&lt;/pub-location&gt;&lt;publisher&gt;Royal Botanic Gardens Kew&lt;/publisher&gt;&lt;urls&gt;&lt;/urls&gt;&lt;/record&gt;&lt;/Cite&gt;&lt;/EndNote&gt;</w:instrText>
            </w:r>
            <w:r w:rsidRPr="002726B2">
              <w:rPr>
                <w:sz w:val="16"/>
                <w:szCs w:val="16"/>
              </w:rPr>
              <w:fldChar w:fldCharType="separate"/>
            </w:r>
            <w:r w:rsidR="00756DD8" w:rsidRPr="00756DD8">
              <w:rPr>
                <w:noProof/>
                <w:sz w:val="16"/>
                <w:szCs w:val="16"/>
                <w:vertAlign w:val="superscript"/>
              </w:rPr>
              <w:t>3</w:t>
            </w:r>
            <w:r w:rsidRPr="002726B2">
              <w:rPr>
                <w:sz w:val="16"/>
                <w:szCs w:val="16"/>
              </w:rPr>
              <w:fldChar w:fldCharType="end"/>
            </w:r>
          </w:p>
        </w:tc>
        <w:tc>
          <w:tcPr>
            <w:tcW w:w="992" w:type="dxa"/>
          </w:tcPr>
          <w:p w14:paraId="62A12157" w14:textId="323A6E24" w:rsidR="00771E8C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-</w:t>
            </w:r>
          </w:p>
        </w:tc>
        <w:tc>
          <w:tcPr>
            <w:tcW w:w="992" w:type="dxa"/>
          </w:tcPr>
          <w:p w14:paraId="7BC54C53" w14:textId="432AF90C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Text</w:t>
            </w:r>
          </w:p>
        </w:tc>
        <w:tc>
          <w:tcPr>
            <w:tcW w:w="992" w:type="dxa"/>
          </w:tcPr>
          <w:p w14:paraId="5B0E14E5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-</w:t>
            </w:r>
          </w:p>
        </w:tc>
        <w:tc>
          <w:tcPr>
            <w:tcW w:w="993" w:type="dxa"/>
          </w:tcPr>
          <w:p w14:paraId="46448210" w14:textId="34C17D7C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2557</w:t>
            </w:r>
          </w:p>
        </w:tc>
        <w:tc>
          <w:tcPr>
            <w:tcW w:w="992" w:type="dxa"/>
          </w:tcPr>
          <w:p w14:paraId="4D3E76BB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100</w:t>
            </w:r>
          </w:p>
        </w:tc>
      </w:tr>
      <w:tr w:rsidR="00771E8C" w:rsidRPr="00CC4F30" w14:paraId="1967EE4D" w14:textId="77777777" w:rsidTr="00756DD8">
        <w:tc>
          <w:tcPr>
            <w:tcW w:w="1771" w:type="dxa"/>
          </w:tcPr>
          <w:p w14:paraId="55913A42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proofErr w:type="spellStart"/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PalmSubfamily</w:t>
            </w:r>
            <w:proofErr w:type="spellEnd"/>
          </w:p>
        </w:tc>
        <w:tc>
          <w:tcPr>
            <w:tcW w:w="2057" w:type="dxa"/>
          </w:tcPr>
          <w:p w14:paraId="3F74DC1B" w14:textId="63F1F05F" w:rsidR="00771E8C" w:rsidRPr="00CC4F30" w:rsidRDefault="00771E8C" w:rsidP="00756DD8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Name of palm subfamily from t</w:t>
            </w:r>
            <w:r w:rsidRPr="002726B2">
              <w:rPr>
                <w:sz w:val="16"/>
                <w:szCs w:val="16"/>
              </w:rPr>
              <w:t>he World Checklist of palms</w:t>
            </w:r>
            <w:r w:rsidRPr="002726B2">
              <w:rPr>
                <w:sz w:val="16"/>
                <w:szCs w:val="16"/>
              </w:rPr>
              <w:fldChar w:fldCharType="begin"/>
            </w:r>
            <w:r w:rsidR="00756DD8">
              <w:rPr>
                <w:sz w:val="16"/>
                <w:szCs w:val="16"/>
              </w:rPr>
              <w:instrText xml:space="preserve"> ADDIN EN.CITE &lt;EndNote&gt;&lt;Cite&gt;&lt;Author&gt;Govaerts&lt;/Author&gt;&lt;Year&gt;2005&lt;/Year&gt;&lt;RecNum&gt;229&lt;/RecNum&gt;&lt;DisplayText&gt;&lt;style face="superscript"&gt;3&lt;/style&gt;&lt;/DisplayText&gt;&lt;record&gt;&lt;rec-number&gt;229&lt;/rec-number&gt;&lt;foreign-keys&gt;&lt;key app="EN" db-id="dxa0r2tw4v55xte0awe59w0ypxrfz9a2zpst" timestamp="1283844301"&gt;229&lt;/key&gt;&lt;/foreign-keys&gt;&lt;ref-type name="Book"&gt;6&lt;/ref-type&gt;&lt;contributors&gt;&lt;authors&gt;&lt;author&gt;Govaerts, R.&lt;/author&gt;&lt;author&gt;Dransfield, J.&lt;/author&gt;&lt;/authors&gt;&lt;/contributors&gt;&lt;titles&gt;&lt;title&gt;World checklist of palms&lt;/title&gt;&lt;/titles&gt;&lt;dates&gt;&lt;year&gt;2005&lt;/year&gt;&lt;/dates&gt;&lt;pub-location&gt;Richmond&lt;/pub-location&gt;&lt;publisher&gt;Royal Botanic Gardens Kew&lt;/publisher&gt;&lt;urls&gt;&lt;/urls&gt;&lt;/record&gt;&lt;/Cite&gt;&lt;/EndNote&gt;</w:instrText>
            </w:r>
            <w:r w:rsidRPr="002726B2">
              <w:rPr>
                <w:sz w:val="16"/>
                <w:szCs w:val="16"/>
              </w:rPr>
              <w:fldChar w:fldCharType="separate"/>
            </w:r>
            <w:r w:rsidR="00756DD8" w:rsidRPr="00756DD8">
              <w:rPr>
                <w:noProof/>
                <w:sz w:val="16"/>
                <w:szCs w:val="16"/>
                <w:vertAlign w:val="superscript"/>
              </w:rPr>
              <w:t>3</w:t>
            </w:r>
            <w:r w:rsidRPr="002726B2">
              <w:rPr>
                <w:sz w:val="16"/>
                <w:szCs w:val="16"/>
              </w:rPr>
              <w:fldChar w:fldCharType="end"/>
            </w:r>
          </w:p>
        </w:tc>
        <w:tc>
          <w:tcPr>
            <w:tcW w:w="992" w:type="dxa"/>
          </w:tcPr>
          <w:p w14:paraId="540279F3" w14:textId="06A031C6" w:rsidR="00771E8C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-</w:t>
            </w:r>
          </w:p>
        </w:tc>
        <w:tc>
          <w:tcPr>
            <w:tcW w:w="992" w:type="dxa"/>
          </w:tcPr>
          <w:p w14:paraId="012CC164" w14:textId="5A88FA98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Text</w:t>
            </w:r>
          </w:p>
        </w:tc>
        <w:tc>
          <w:tcPr>
            <w:tcW w:w="992" w:type="dxa"/>
          </w:tcPr>
          <w:p w14:paraId="2D03DB0B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-</w:t>
            </w:r>
          </w:p>
        </w:tc>
        <w:tc>
          <w:tcPr>
            <w:tcW w:w="993" w:type="dxa"/>
          </w:tcPr>
          <w:p w14:paraId="07F6F3F1" w14:textId="256A506F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2557</w:t>
            </w:r>
          </w:p>
        </w:tc>
        <w:tc>
          <w:tcPr>
            <w:tcW w:w="992" w:type="dxa"/>
          </w:tcPr>
          <w:p w14:paraId="27F91358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100</w:t>
            </w:r>
          </w:p>
        </w:tc>
      </w:tr>
      <w:tr w:rsidR="00771E8C" w:rsidRPr="00CC4F30" w14:paraId="7B6942C6" w14:textId="77777777" w:rsidTr="00756DD8">
        <w:tc>
          <w:tcPr>
            <w:tcW w:w="1771" w:type="dxa"/>
          </w:tcPr>
          <w:p w14:paraId="432DBB34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i/>
                <w:sz w:val="16"/>
                <w:szCs w:val="16"/>
              </w:rPr>
            </w:pPr>
          </w:p>
        </w:tc>
        <w:tc>
          <w:tcPr>
            <w:tcW w:w="2057" w:type="dxa"/>
          </w:tcPr>
          <w:p w14:paraId="4C739710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  <w:tc>
          <w:tcPr>
            <w:tcW w:w="992" w:type="dxa"/>
          </w:tcPr>
          <w:p w14:paraId="5F320497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  <w:tc>
          <w:tcPr>
            <w:tcW w:w="992" w:type="dxa"/>
          </w:tcPr>
          <w:p w14:paraId="097728D1" w14:textId="7E0D4C38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  <w:tc>
          <w:tcPr>
            <w:tcW w:w="992" w:type="dxa"/>
          </w:tcPr>
          <w:p w14:paraId="3B6591E6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  <w:tc>
          <w:tcPr>
            <w:tcW w:w="993" w:type="dxa"/>
          </w:tcPr>
          <w:p w14:paraId="429AF255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  <w:tc>
          <w:tcPr>
            <w:tcW w:w="992" w:type="dxa"/>
          </w:tcPr>
          <w:p w14:paraId="4D4F6F2F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</w:tr>
      <w:tr w:rsidR="00771E8C" w:rsidRPr="00CC4F30" w14:paraId="2D1A2E5C" w14:textId="77777777" w:rsidTr="00756DD8">
        <w:tc>
          <w:tcPr>
            <w:tcW w:w="1771" w:type="dxa"/>
          </w:tcPr>
          <w:p w14:paraId="1033AAEE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i/>
                <w:sz w:val="16"/>
                <w:szCs w:val="16"/>
              </w:rPr>
            </w:pPr>
            <w:r w:rsidRPr="00CC4F30">
              <w:rPr>
                <w:rFonts w:asciiTheme="minorHAnsi" w:hAnsiTheme="minorHAnsi" w:cstheme="minorHAnsi"/>
                <w:i/>
                <w:sz w:val="16"/>
                <w:szCs w:val="16"/>
              </w:rPr>
              <w:t>Growth form</w:t>
            </w:r>
            <w:r>
              <w:rPr>
                <w:rFonts w:asciiTheme="minorHAnsi" w:hAnsiTheme="minorHAnsi" w:cstheme="minorHAnsi"/>
                <w:i/>
                <w:sz w:val="16"/>
                <w:szCs w:val="16"/>
              </w:rPr>
              <w:t xml:space="preserve"> and habit</w:t>
            </w:r>
          </w:p>
        </w:tc>
        <w:tc>
          <w:tcPr>
            <w:tcW w:w="2057" w:type="dxa"/>
          </w:tcPr>
          <w:p w14:paraId="29312FD3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  <w:tc>
          <w:tcPr>
            <w:tcW w:w="992" w:type="dxa"/>
          </w:tcPr>
          <w:p w14:paraId="65CF8CC3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  <w:tc>
          <w:tcPr>
            <w:tcW w:w="992" w:type="dxa"/>
          </w:tcPr>
          <w:p w14:paraId="5F047071" w14:textId="1CE705A0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  <w:tc>
          <w:tcPr>
            <w:tcW w:w="992" w:type="dxa"/>
          </w:tcPr>
          <w:p w14:paraId="485A8122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  <w:tc>
          <w:tcPr>
            <w:tcW w:w="993" w:type="dxa"/>
          </w:tcPr>
          <w:p w14:paraId="5318C646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  <w:tc>
          <w:tcPr>
            <w:tcW w:w="992" w:type="dxa"/>
          </w:tcPr>
          <w:p w14:paraId="787B4BDC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</w:tr>
      <w:tr w:rsidR="00771E8C" w:rsidRPr="00CC4F30" w14:paraId="6DAEA560" w14:textId="77777777" w:rsidTr="00756DD8">
        <w:tc>
          <w:tcPr>
            <w:tcW w:w="1771" w:type="dxa"/>
          </w:tcPr>
          <w:p w14:paraId="60714793" w14:textId="77777777" w:rsidR="00771E8C" w:rsidRPr="008B6332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  <w:highlight w:val="yellow"/>
              </w:rPr>
            </w:pPr>
            <w:r w:rsidRPr="008B6332">
              <w:rPr>
                <w:rFonts w:asciiTheme="minorHAnsi" w:hAnsiTheme="minorHAnsi" w:cstheme="minorHAnsi"/>
                <w:sz w:val="16"/>
                <w:szCs w:val="16"/>
                <w:highlight w:val="yellow"/>
              </w:rPr>
              <w:t>Climbing</w:t>
            </w:r>
          </w:p>
        </w:tc>
        <w:tc>
          <w:tcPr>
            <w:tcW w:w="2057" w:type="dxa"/>
          </w:tcPr>
          <w:p w14:paraId="74D3CF88" w14:textId="3FD39B18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 xml:space="preserve">Whether palm species has climbing habit or not, or both if </w:t>
            </w:r>
            <w:r w:rsidRPr="00C646EA">
              <w:rPr>
                <w:rFonts w:asciiTheme="minorHAnsi" w:hAnsiTheme="minorHAnsi" w:cstheme="minorHAnsi"/>
                <w:sz w:val="16"/>
                <w:szCs w:val="16"/>
              </w:rPr>
              <w:t xml:space="preserve">populations 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t>vary in this trait</w:t>
            </w:r>
          </w:p>
        </w:tc>
        <w:tc>
          <w:tcPr>
            <w:tcW w:w="992" w:type="dxa"/>
          </w:tcPr>
          <w:p w14:paraId="5718D31F" w14:textId="3548D2D2" w:rsidR="00771E8C" w:rsidRPr="00CC4F30" w:rsidRDefault="00323376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 w:rsidRPr="00323376">
              <w:rPr>
                <w:rFonts w:asciiTheme="minorHAnsi" w:hAnsiTheme="minorHAnsi" w:cstheme="minorHAnsi"/>
                <w:sz w:val="16"/>
                <w:szCs w:val="16"/>
              </w:rPr>
              <w:t>whole plant growth form</w:t>
            </w:r>
          </w:p>
        </w:tc>
        <w:tc>
          <w:tcPr>
            <w:tcW w:w="992" w:type="dxa"/>
          </w:tcPr>
          <w:p w14:paraId="7CCD7B48" w14:textId="6657F32C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Binary</w:t>
            </w:r>
          </w:p>
        </w:tc>
        <w:tc>
          <w:tcPr>
            <w:tcW w:w="992" w:type="dxa"/>
          </w:tcPr>
          <w:p w14:paraId="71FF6221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C</w:t>
            </w:r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limbing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t xml:space="preserve"> (1), </w:t>
            </w:r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non-climbing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t xml:space="preserve"> (0), </w:t>
            </w:r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both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t xml:space="preserve"> (2)</w:t>
            </w:r>
          </w:p>
        </w:tc>
        <w:tc>
          <w:tcPr>
            <w:tcW w:w="993" w:type="dxa"/>
          </w:tcPr>
          <w:p w14:paraId="6D647842" w14:textId="62A2F9F6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2557</w:t>
            </w:r>
          </w:p>
        </w:tc>
        <w:tc>
          <w:tcPr>
            <w:tcW w:w="992" w:type="dxa"/>
          </w:tcPr>
          <w:p w14:paraId="426667F3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100</w:t>
            </w:r>
          </w:p>
        </w:tc>
      </w:tr>
      <w:tr w:rsidR="00771E8C" w:rsidRPr="00CC4F30" w14:paraId="0058FCDE" w14:textId="77777777" w:rsidTr="00756DD8">
        <w:tc>
          <w:tcPr>
            <w:tcW w:w="1771" w:type="dxa"/>
          </w:tcPr>
          <w:p w14:paraId="600B3462" w14:textId="608F2B4D" w:rsidR="00771E8C" w:rsidRPr="008B6332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  <w:highlight w:val="yellow"/>
              </w:rPr>
            </w:pPr>
            <w:r w:rsidRPr="008B6332">
              <w:rPr>
                <w:rFonts w:asciiTheme="minorHAnsi" w:hAnsiTheme="minorHAnsi" w:cstheme="minorHAnsi"/>
                <w:sz w:val="16"/>
                <w:szCs w:val="16"/>
                <w:highlight w:val="yellow"/>
              </w:rPr>
              <w:t>Acaulescent</w:t>
            </w:r>
          </w:p>
        </w:tc>
        <w:tc>
          <w:tcPr>
            <w:tcW w:w="2057" w:type="dxa"/>
          </w:tcPr>
          <w:p w14:paraId="28E56BA5" w14:textId="5C873D86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Whether palm species has an acaulescent growth form (</w:t>
            </w:r>
            <w:r w:rsidRPr="00280010">
              <w:rPr>
                <w:rFonts w:asciiTheme="minorHAnsi" w:hAnsiTheme="minorHAnsi" w:cstheme="minorHAnsi"/>
                <w:sz w:val="16"/>
                <w:szCs w:val="16"/>
              </w:rPr>
              <w:t xml:space="preserve">leaves and inflorescence rise from the ground, 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t xml:space="preserve">i.e. lacking a visible aboveground </w:t>
            </w:r>
            <w:r w:rsidRPr="00280010">
              <w:rPr>
                <w:rFonts w:asciiTheme="minorHAnsi" w:hAnsiTheme="minorHAnsi" w:cstheme="minorHAnsi"/>
                <w:sz w:val="16"/>
                <w:szCs w:val="16"/>
              </w:rPr>
              <w:t>stem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t xml:space="preserve">) or not, or both if </w:t>
            </w:r>
            <w:r w:rsidRPr="00C646EA">
              <w:rPr>
                <w:rFonts w:asciiTheme="minorHAnsi" w:hAnsiTheme="minorHAnsi" w:cstheme="minorHAnsi"/>
                <w:sz w:val="16"/>
                <w:szCs w:val="16"/>
              </w:rPr>
              <w:t xml:space="preserve">populations 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t>vary in this trait</w:t>
            </w:r>
          </w:p>
        </w:tc>
        <w:tc>
          <w:tcPr>
            <w:tcW w:w="992" w:type="dxa"/>
          </w:tcPr>
          <w:p w14:paraId="2FA9A12A" w14:textId="648E8926" w:rsidR="00771E8C" w:rsidRPr="00CC4F30" w:rsidRDefault="00323376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 w:rsidRPr="00323376">
              <w:rPr>
                <w:rFonts w:asciiTheme="minorHAnsi" w:hAnsiTheme="minorHAnsi" w:cstheme="minorHAnsi"/>
                <w:sz w:val="16"/>
                <w:szCs w:val="16"/>
              </w:rPr>
              <w:t>whole plant growth form</w:t>
            </w:r>
          </w:p>
        </w:tc>
        <w:tc>
          <w:tcPr>
            <w:tcW w:w="992" w:type="dxa"/>
          </w:tcPr>
          <w:p w14:paraId="045F5CD5" w14:textId="6E683AEE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Binary</w:t>
            </w:r>
          </w:p>
        </w:tc>
        <w:tc>
          <w:tcPr>
            <w:tcW w:w="992" w:type="dxa"/>
          </w:tcPr>
          <w:p w14:paraId="5978FA38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A</w:t>
            </w:r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caulescent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t xml:space="preserve"> (1), </w:t>
            </w:r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non-acaulescent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t xml:space="preserve"> (0), </w:t>
            </w:r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both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t xml:space="preserve"> (2)</w:t>
            </w:r>
          </w:p>
        </w:tc>
        <w:tc>
          <w:tcPr>
            <w:tcW w:w="993" w:type="dxa"/>
          </w:tcPr>
          <w:p w14:paraId="112421F2" w14:textId="6CFE068A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2557</w:t>
            </w:r>
          </w:p>
        </w:tc>
        <w:tc>
          <w:tcPr>
            <w:tcW w:w="992" w:type="dxa"/>
          </w:tcPr>
          <w:p w14:paraId="3236EE19" w14:textId="389EE816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100</w:t>
            </w:r>
          </w:p>
        </w:tc>
      </w:tr>
      <w:tr w:rsidR="00771E8C" w:rsidRPr="00CC4F30" w14:paraId="6DBBD703" w14:textId="77777777" w:rsidTr="00756DD8">
        <w:tc>
          <w:tcPr>
            <w:tcW w:w="1771" w:type="dxa"/>
          </w:tcPr>
          <w:p w14:paraId="70E98492" w14:textId="77777777" w:rsidR="00771E8C" w:rsidRPr="008B6332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  <w:highlight w:val="yellow"/>
              </w:rPr>
            </w:pPr>
            <w:r w:rsidRPr="008B6332">
              <w:rPr>
                <w:rFonts w:asciiTheme="minorHAnsi" w:hAnsiTheme="minorHAnsi" w:cstheme="minorHAnsi"/>
                <w:sz w:val="16"/>
                <w:szCs w:val="16"/>
                <w:highlight w:val="yellow"/>
              </w:rPr>
              <w:t>Erect</w:t>
            </w:r>
          </w:p>
        </w:tc>
        <w:tc>
          <w:tcPr>
            <w:tcW w:w="2057" w:type="dxa"/>
          </w:tcPr>
          <w:p w14:paraId="498FD086" w14:textId="5EE489F9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 xml:space="preserve">Whether palm species has an erect stem (rather than an acaulescent or climbing growth form) or not, or both if local </w:t>
            </w:r>
            <w:r w:rsidRPr="00C646EA">
              <w:rPr>
                <w:rFonts w:asciiTheme="minorHAnsi" w:hAnsiTheme="minorHAnsi" w:cstheme="minorHAnsi"/>
                <w:sz w:val="16"/>
                <w:szCs w:val="16"/>
              </w:rPr>
              <w:t xml:space="preserve">populations 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t>vary in this trait</w:t>
            </w:r>
          </w:p>
        </w:tc>
        <w:tc>
          <w:tcPr>
            <w:tcW w:w="992" w:type="dxa"/>
          </w:tcPr>
          <w:p w14:paraId="1047627B" w14:textId="21321943" w:rsidR="00771E8C" w:rsidRPr="00CC4F30" w:rsidRDefault="00323376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 w:rsidRPr="00323376">
              <w:rPr>
                <w:rFonts w:asciiTheme="minorHAnsi" w:hAnsiTheme="minorHAnsi" w:cstheme="minorHAnsi"/>
                <w:sz w:val="16"/>
                <w:szCs w:val="16"/>
              </w:rPr>
              <w:t>whole plant growth form</w:t>
            </w:r>
          </w:p>
        </w:tc>
        <w:tc>
          <w:tcPr>
            <w:tcW w:w="992" w:type="dxa"/>
          </w:tcPr>
          <w:p w14:paraId="2D3F73BB" w14:textId="1998A6E5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Binary</w:t>
            </w:r>
          </w:p>
        </w:tc>
        <w:tc>
          <w:tcPr>
            <w:tcW w:w="992" w:type="dxa"/>
          </w:tcPr>
          <w:p w14:paraId="7647989C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E</w:t>
            </w:r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rect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t xml:space="preserve"> (1), </w:t>
            </w:r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non-erect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t xml:space="preserve"> (0), </w:t>
            </w:r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both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t xml:space="preserve"> (2)</w:t>
            </w:r>
          </w:p>
        </w:tc>
        <w:tc>
          <w:tcPr>
            <w:tcW w:w="993" w:type="dxa"/>
          </w:tcPr>
          <w:p w14:paraId="33B6840C" w14:textId="1E57E6C3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2559</w:t>
            </w:r>
          </w:p>
        </w:tc>
        <w:tc>
          <w:tcPr>
            <w:tcW w:w="992" w:type="dxa"/>
          </w:tcPr>
          <w:p w14:paraId="7BF47F12" w14:textId="339CF5AA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100</w:t>
            </w:r>
          </w:p>
        </w:tc>
      </w:tr>
      <w:tr w:rsidR="00771E8C" w:rsidRPr="00CC4F30" w14:paraId="62BF1697" w14:textId="77777777" w:rsidTr="00756DD8">
        <w:tc>
          <w:tcPr>
            <w:tcW w:w="1771" w:type="dxa"/>
          </w:tcPr>
          <w:p w14:paraId="5A34897F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proofErr w:type="spellStart"/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StemSolitary</w:t>
            </w:r>
            <w:proofErr w:type="spellEnd"/>
          </w:p>
        </w:tc>
        <w:tc>
          <w:tcPr>
            <w:tcW w:w="2057" w:type="dxa"/>
          </w:tcPr>
          <w:p w14:paraId="2C8BAD45" w14:textId="61B7560B" w:rsidR="00771E8C" w:rsidRPr="00CC4F30" w:rsidRDefault="00771E8C" w:rsidP="00AA5034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 w:rsidRPr="00C646EA">
              <w:rPr>
                <w:rFonts w:asciiTheme="minorHAnsi" w:hAnsiTheme="minorHAnsi" w:cstheme="minorHAnsi"/>
                <w:sz w:val="16"/>
                <w:szCs w:val="16"/>
              </w:rPr>
              <w:t xml:space="preserve">Whether stems are solitary 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t xml:space="preserve">(single-stemmed) </w:t>
            </w:r>
            <w:r w:rsidRPr="00C646EA">
              <w:rPr>
                <w:rFonts w:asciiTheme="minorHAnsi" w:hAnsiTheme="minorHAnsi" w:cstheme="minorHAnsi"/>
                <w:sz w:val="16"/>
                <w:szCs w:val="16"/>
              </w:rPr>
              <w:t>or clustered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t xml:space="preserve"> (with several stems)</w:t>
            </w:r>
            <w:r w:rsidRPr="00C646EA">
              <w:rPr>
                <w:rFonts w:asciiTheme="minorHAnsi" w:hAnsiTheme="minorHAnsi" w:cstheme="minorHAnsi"/>
                <w:sz w:val="16"/>
                <w:szCs w:val="16"/>
              </w:rPr>
              <w:t xml:space="preserve">, or both if populations 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t>vary in this trait</w:t>
            </w:r>
          </w:p>
        </w:tc>
        <w:tc>
          <w:tcPr>
            <w:tcW w:w="992" w:type="dxa"/>
          </w:tcPr>
          <w:p w14:paraId="2E7AFB11" w14:textId="1519B08A" w:rsidR="00771E8C" w:rsidRPr="00CC4F30" w:rsidRDefault="00093B4D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-</w:t>
            </w:r>
          </w:p>
        </w:tc>
        <w:tc>
          <w:tcPr>
            <w:tcW w:w="992" w:type="dxa"/>
          </w:tcPr>
          <w:p w14:paraId="05830BA2" w14:textId="1D99C082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Binary</w:t>
            </w:r>
          </w:p>
        </w:tc>
        <w:tc>
          <w:tcPr>
            <w:tcW w:w="992" w:type="dxa"/>
          </w:tcPr>
          <w:p w14:paraId="0F61F7FB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 xml:space="preserve">Solitary (1), non-solitary (0), </w:t>
            </w:r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both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t xml:space="preserve"> (2)</w:t>
            </w:r>
          </w:p>
        </w:tc>
        <w:tc>
          <w:tcPr>
            <w:tcW w:w="993" w:type="dxa"/>
          </w:tcPr>
          <w:p w14:paraId="3C731F84" w14:textId="7CF78298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2182</w:t>
            </w:r>
          </w:p>
        </w:tc>
        <w:tc>
          <w:tcPr>
            <w:tcW w:w="992" w:type="dxa"/>
          </w:tcPr>
          <w:p w14:paraId="278CE1CC" w14:textId="556F65B8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85</w:t>
            </w:r>
          </w:p>
        </w:tc>
      </w:tr>
      <w:tr w:rsidR="00771E8C" w:rsidRPr="00CC4F30" w14:paraId="7FC1082D" w14:textId="77777777" w:rsidTr="00756DD8">
        <w:tc>
          <w:tcPr>
            <w:tcW w:w="1771" w:type="dxa"/>
          </w:tcPr>
          <w:p w14:paraId="57D283A2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  <w:tc>
          <w:tcPr>
            <w:tcW w:w="2057" w:type="dxa"/>
          </w:tcPr>
          <w:p w14:paraId="4210C374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  <w:tc>
          <w:tcPr>
            <w:tcW w:w="992" w:type="dxa"/>
          </w:tcPr>
          <w:p w14:paraId="46431C29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  <w:tc>
          <w:tcPr>
            <w:tcW w:w="992" w:type="dxa"/>
          </w:tcPr>
          <w:p w14:paraId="18271EAC" w14:textId="3EFE8BB9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  <w:tc>
          <w:tcPr>
            <w:tcW w:w="992" w:type="dxa"/>
          </w:tcPr>
          <w:p w14:paraId="2FD064AF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  <w:tc>
          <w:tcPr>
            <w:tcW w:w="993" w:type="dxa"/>
          </w:tcPr>
          <w:p w14:paraId="68B349E4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  <w:tc>
          <w:tcPr>
            <w:tcW w:w="992" w:type="dxa"/>
          </w:tcPr>
          <w:p w14:paraId="41269222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</w:tr>
      <w:tr w:rsidR="00771E8C" w:rsidRPr="00BA7EA5" w14:paraId="4EB09602" w14:textId="77777777" w:rsidTr="00756DD8">
        <w:tc>
          <w:tcPr>
            <w:tcW w:w="1771" w:type="dxa"/>
          </w:tcPr>
          <w:p w14:paraId="2B63A0C8" w14:textId="77777777" w:rsidR="00771E8C" w:rsidRPr="00BA7EA5" w:rsidRDefault="00771E8C" w:rsidP="00D15F1C">
            <w:pPr>
              <w:jc w:val="left"/>
              <w:rPr>
                <w:rFonts w:asciiTheme="minorHAnsi" w:hAnsiTheme="minorHAnsi" w:cstheme="minorHAnsi"/>
                <w:i/>
                <w:sz w:val="16"/>
                <w:szCs w:val="16"/>
              </w:rPr>
            </w:pPr>
            <w:r w:rsidRPr="00BA7EA5">
              <w:rPr>
                <w:rFonts w:asciiTheme="minorHAnsi" w:hAnsiTheme="minorHAnsi" w:cstheme="minorHAnsi"/>
                <w:i/>
                <w:sz w:val="16"/>
                <w:szCs w:val="16"/>
              </w:rPr>
              <w:t>Armature</w:t>
            </w:r>
          </w:p>
        </w:tc>
        <w:tc>
          <w:tcPr>
            <w:tcW w:w="2057" w:type="dxa"/>
          </w:tcPr>
          <w:p w14:paraId="281BEB01" w14:textId="77777777" w:rsidR="00771E8C" w:rsidRPr="00BA7EA5" w:rsidRDefault="00771E8C" w:rsidP="00D15F1C">
            <w:pPr>
              <w:jc w:val="left"/>
              <w:rPr>
                <w:rFonts w:asciiTheme="minorHAnsi" w:hAnsiTheme="minorHAnsi" w:cstheme="minorHAnsi"/>
                <w:i/>
                <w:sz w:val="16"/>
                <w:szCs w:val="16"/>
              </w:rPr>
            </w:pPr>
          </w:p>
        </w:tc>
        <w:tc>
          <w:tcPr>
            <w:tcW w:w="992" w:type="dxa"/>
          </w:tcPr>
          <w:p w14:paraId="5EE66B89" w14:textId="77777777" w:rsidR="00771E8C" w:rsidRPr="00BA7EA5" w:rsidRDefault="00771E8C" w:rsidP="00D15F1C">
            <w:pPr>
              <w:jc w:val="left"/>
              <w:rPr>
                <w:rFonts w:asciiTheme="minorHAnsi" w:hAnsiTheme="minorHAnsi" w:cstheme="minorHAnsi"/>
                <w:i/>
                <w:sz w:val="16"/>
                <w:szCs w:val="16"/>
              </w:rPr>
            </w:pPr>
          </w:p>
        </w:tc>
        <w:tc>
          <w:tcPr>
            <w:tcW w:w="992" w:type="dxa"/>
          </w:tcPr>
          <w:p w14:paraId="521350BE" w14:textId="179C3693" w:rsidR="00771E8C" w:rsidRPr="00BA7EA5" w:rsidRDefault="00771E8C" w:rsidP="00D15F1C">
            <w:pPr>
              <w:jc w:val="left"/>
              <w:rPr>
                <w:rFonts w:asciiTheme="minorHAnsi" w:hAnsiTheme="minorHAnsi" w:cstheme="minorHAnsi"/>
                <w:i/>
                <w:sz w:val="16"/>
                <w:szCs w:val="16"/>
              </w:rPr>
            </w:pPr>
          </w:p>
        </w:tc>
        <w:tc>
          <w:tcPr>
            <w:tcW w:w="992" w:type="dxa"/>
          </w:tcPr>
          <w:p w14:paraId="4A0D5886" w14:textId="77777777" w:rsidR="00771E8C" w:rsidRPr="00BA7EA5" w:rsidRDefault="00771E8C" w:rsidP="00D15F1C">
            <w:pPr>
              <w:jc w:val="left"/>
              <w:rPr>
                <w:rFonts w:asciiTheme="minorHAnsi" w:hAnsiTheme="minorHAnsi" w:cstheme="minorHAnsi"/>
                <w:i/>
                <w:sz w:val="16"/>
                <w:szCs w:val="16"/>
              </w:rPr>
            </w:pPr>
          </w:p>
        </w:tc>
        <w:tc>
          <w:tcPr>
            <w:tcW w:w="993" w:type="dxa"/>
          </w:tcPr>
          <w:p w14:paraId="7D09DBCD" w14:textId="77777777" w:rsidR="00771E8C" w:rsidRPr="00BA7EA5" w:rsidRDefault="00771E8C" w:rsidP="00D15F1C">
            <w:pPr>
              <w:jc w:val="left"/>
              <w:rPr>
                <w:rFonts w:asciiTheme="minorHAnsi" w:hAnsiTheme="minorHAnsi" w:cstheme="minorHAnsi"/>
                <w:i/>
                <w:sz w:val="16"/>
                <w:szCs w:val="16"/>
              </w:rPr>
            </w:pPr>
          </w:p>
        </w:tc>
        <w:tc>
          <w:tcPr>
            <w:tcW w:w="992" w:type="dxa"/>
          </w:tcPr>
          <w:p w14:paraId="7E42407A" w14:textId="77777777" w:rsidR="00771E8C" w:rsidRPr="00BA7EA5" w:rsidRDefault="00771E8C" w:rsidP="00D15F1C">
            <w:pPr>
              <w:jc w:val="left"/>
              <w:rPr>
                <w:rFonts w:asciiTheme="minorHAnsi" w:hAnsiTheme="minorHAnsi" w:cstheme="minorHAnsi"/>
                <w:i/>
                <w:sz w:val="16"/>
                <w:szCs w:val="16"/>
              </w:rPr>
            </w:pPr>
          </w:p>
        </w:tc>
      </w:tr>
      <w:tr w:rsidR="00771E8C" w:rsidRPr="00CC4F30" w14:paraId="46F360EA" w14:textId="77777777" w:rsidTr="00756DD8">
        <w:tc>
          <w:tcPr>
            <w:tcW w:w="1771" w:type="dxa"/>
          </w:tcPr>
          <w:p w14:paraId="6777B725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proofErr w:type="spellStart"/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StemArmed</w:t>
            </w:r>
            <w:proofErr w:type="spellEnd"/>
          </w:p>
        </w:tc>
        <w:tc>
          <w:tcPr>
            <w:tcW w:w="2057" w:type="dxa"/>
          </w:tcPr>
          <w:p w14:paraId="76BA0046" w14:textId="516CDE21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 xml:space="preserve">Whether bearing some form of spines at the stem or not, </w:t>
            </w:r>
            <w:r w:rsidRPr="00C646EA">
              <w:rPr>
                <w:rFonts w:asciiTheme="minorHAnsi" w:hAnsiTheme="minorHAnsi" w:cstheme="minorHAnsi"/>
                <w:sz w:val="16"/>
                <w:szCs w:val="16"/>
              </w:rPr>
              <w:t xml:space="preserve">or both if populations 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t>vary in this trait</w:t>
            </w:r>
          </w:p>
        </w:tc>
        <w:tc>
          <w:tcPr>
            <w:tcW w:w="992" w:type="dxa"/>
          </w:tcPr>
          <w:p w14:paraId="5FAA714F" w14:textId="0CC3CA3D" w:rsidR="00771E8C" w:rsidRPr="00CC4F30" w:rsidRDefault="00756DD8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-</w:t>
            </w:r>
          </w:p>
        </w:tc>
        <w:tc>
          <w:tcPr>
            <w:tcW w:w="992" w:type="dxa"/>
          </w:tcPr>
          <w:p w14:paraId="58A9649B" w14:textId="48B84135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Binary</w:t>
            </w:r>
          </w:p>
        </w:tc>
        <w:tc>
          <w:tcPr>
            <w:tcW w:w="992" w:type="dxa"/>
          </w:tcPr>
          <w:p w14:paraId="75856CCA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 xml:space="preserve">Armed (1), </w:t>
            </w:r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non-armed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t xml:space="preserve"> (0)</w:t>
            </w:r>
          </w:p>
        </w:tc>
        <w:tc>
          <w:tcPr>
            <w:tcW w:w="993" w:type="dxa"/>
          </w:tcPr>
          <w:p w14:paraId="1AAB8376" w14:textId="1AD361FE" w:rsidR="00771E8C" w:rsidRPr="00CC4F30" w:rsidRDefault="00771E8C" w:rsidP="00126074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2502</w:t>
            </w:r>
          </w:p>
        </w:tc>
        <w:tc>
          <w:tcPr>
            <w:tcW w:w="992" w:type="dxa"/>
          </w:tcPr>
          <w:p w14:paraId="40DF05EE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98</w:t>
            </w:r>
          </w:p>
        </w:tc>
      </w:tr>
      <w:tr w:rsidR="00771E8C" w:rsidRPr="00CC4F30" w14:paraId="25BAD10E" w14:textId="77777777" w:rsidTr="00756DD8">
        <w:tc>
          <w:tcPr>
            <w:tcW w:w="1771" w:type="dxa"/>
          </w:tcPr>
          <w:p w14:paraId="01D9C89A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proofErr w:type="spellStart"/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LeavesArmed</w:t>
            </w:r>
            <w:proofErr w:type="spellEnd"/>
          </w:p>
        </w:tc>
        <w:tc>
          <w:tcPr>
            <w:tcW w:w="2057" w:type="dxa"/>
          </w:tcPr>
          <w:p w14:paraId="1AF17C63" w14:textId="568E7171" w:rsidR="00771E8C" w:rsidRPr="00CC4F30" w:rsidRDefault="00771E8C" w:rsidP="00BA29CE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 xml:space="preserve">Whether bearing some form of spines on the leaves or not, </w:t>
            </w:r>
            <w:r w:rsidRPr="00C646EA">
              <w:rPr>
                <w:rFonts w:asciiTheme="minorHAnsi" w:hAnsiTheme="minorHAnsi" w:cstheme="minorHAnsi"/>
                <w:sz w:val="16"/>
                <w:szCs w:val="16"/>
              </w:rPr>
              <w:t>or both if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t xml:space="preserve"> </w:t>
            </w:r>
            <w:r w:rsidRPr="00C646EA">
              <w:rPr>
                <w:rFonts w:asciiTheme="minorHAnsi" w:hAnsiTheme="minorHAnsi" w:cstheme="minorHAnsi"/>
                <w:sz w:val="16"/>
                <w:szCs w:val="16"/>
              </w:rPr>
              <w:t xml:space="preserve">populations 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t>vary in this trait</w:t>
            </w:r>
          </w:p>
        </w:tc>
        <w:tc>
          <w:tcPr>
            <w:tcW w:w="992" w:type="dxa"/>
          </w:tcPr>
          <w:p w14:paraId="5F36E044" w14:textId="4E324925" w:rsidR="00771E8C" w:rsidRPr="00CC4F30" w:rsidRDefault="00756DD8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-</w:t>
            </w:r>
          </w:p>
        </w:tc>
        <w:tc>
          <w:tcPr>
            <w:tcW w:w="992" w:type="dxa"/>
          </w:tcPr>
          <w:p w14:paraId="3D3D9D89" w14:textId="28C9C27C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Binary</w:t>
            </w:r>
          </w:p>
        </w:tc>
        <w:tc>
          <w:tcPr>
            <w:tcW w:w="992" w:type="dxa"/>
          </w:tcPr>
          <w:p w14:paraId="7FD16AC1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 xml:space="preserve">Armed (1), </w:t>
            </w:r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non-armed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t xml:space="preserve"> (0)</w:t>
            </w:r>
          </w:p>
        </w:tc>
        <w:tc>
          <w:tcPr>
            <w:tcW w:w="993" w:type="dxa"/>
          </w:tcPr>
          <w:p w14:paraId="1FF97416" w14:textId="02E43A24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2437</w:t>
            </w:r>
          </w:p>
        </w:tc>
        <w:tc>
          <w:tcPr>
            <w:tcW w:w="992" w:type="dxa"/>
          </w:tcPr>
          <w:p w14:paraId="3FE74124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95</w:t>
            </w:r>
          </w:p>
        </w:tc>
      </w:tr>
      <w:tr w:rsidR="00771E8C" w:rsidRPr="00CC4F30" w14:paraId="0D4D9E9E" w14:textId="77777777" w:rsidTr="00756DD8">
        <w:tc>
          <w:tcPr>
            <w:tcW w:w="1771" w:type="dxa"/>
          </w:tcPr>
          <w:p w14:paraId="0AF2CACC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  <w:tc>
          <w:tcPr>
            <w:tcW w:w="2057" w:type="dxa"/>
          </w:tcPr>
          <w:p w14:paraId="1F5ABD3E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  <w:tc>
          <w:tcPr>
            <w:tcW w:w="992" w:type="dxa"/>
          </w:tcPr>
          <w:p w14:paraId="489C6CAE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  <w:tc>
          <w:tcPr>
            <w:tcW w:w="992" w:type="dxa"/>
          </w:tcPr>
          <w:p w14:paraId="771AB1C9" w14:textId="57468D02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  <w:tc>
          <w:tcPr>
            <w:tcW w:w="992" w:type="dxa"/>
          </w:tcPr>
          <w:p w14:paraId="56236A0C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  <w:tc>
          <w:tcPr>
            <w:tcW w:w="993" w:type="dxa"/>
          </w:tcPr>
          <w:p w14:paraId="27A83C48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  <w:tc>
          <w:tcPr>
            <w:tcW w:w="992" w:type="dxa"/>
          </w:tcPr>
          <w:p w14:paraId="7C1D5B89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</w:tr>
      <w:tr w:rsidR="00771E8C" w:rsidRPr="00CC4F30" w14:paraId="42F08B52" w14:textId="77777777" w:rsidTr="00756DD8">
        <w:tc>
          <w:tcPr>
            <w:tcW w:w="1771" w:type="dxa"/>
          </w:tcPr>
          <w:p w14:paraId="75CAD302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i/>
                <w:sz w:val="16"/>
                <w:szCs w:val="16"/>
              </w:rPr>
            </w:pPr>
            <w:r w:rsidRPr="00CC4F30">
              <w:rPr>
                <w:rFonts w:asciiTheme="minorHAnsi" w:hAnsiTheme="minorHAnsi" w:cstheme="minorHAnsi"/>
                <w:i/>
                <w:sz w:val="16"/>
                <w:szCs w:val="16"/>
              </w:rPr>
              <w:t>Stem</w:t>
            </w:r>
            <w:r>
              <w:rPr>
                <w:rFonts w:asciiTheme="minorHAnsi" w:hAnsiTheme="minorHAnsi" w:cstheme="minorHAnsi"/>
                <w:i/>
                <w:sz w:val="16"/>
                <w:szCs w:val="16"/>
              </w:rPr>
              <w:t xml:space="preserve"> size</w:t>
            </w:r>
          </w:p>
        </w:tc>
        <w:tc>
          <w:tcPr>
            <w:tcW w:w="2057" w:type="dxa"/>
          </w:tcPr>
          <w:p w14:paraId="010DFC1A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  <w:tc>
          <w:tcPr>
            <w:tcW w:w="992" w:type="dxa"/>
          </w:tcPr>
          <w:p w14:paraId="4F7B0596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  <w:tc>
          <w:tcPr>
            <w:tcW w:w="992" w:type="dxa"/>
          </w:tcPr>
          <w:p w14:paraId="108D150A" w14:textId="340218B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  <w:tc>
          <w:tcPr>
            <w:tcW w:w="992" w:type="dxa"/>
          </w:tcPr>
          <w:p w14:paraId="0F6CDED4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  <w:tc>
          <w:tcPr>
            <w:tcW w:w="993" w:type="dxa"/>
          </w:tcPr>
          <w:p w14:paraId="5EAD20DA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  <w:tc>
          <w:tcPr>
            <w:tcW w:w="992" w:type="dxa"/>
          </w:tcPr>
          <w:p w14:paraId="32D2255F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</w:tr>
      <w:tr w:rsidR="00771E8C" w:rsidRPr="00CC4F30" w14:paraId="32B1BA96" w14:textId="77777777" w:rsidTr="00756DD8">
        <w:tc>
          <w:tcPr>
            <w:tcW w:w="1771" w:type="dxa"/>
          </w:tcPr>
          <w:p w14:paraId="211DB284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proofErr w:type="spellStart"/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MaxStemHeight_m</w:t>
            </w:r>
            <w:proofErr w:type="spellEnd"/>
          </w:p>
        </w:tc>
        <w:tc>
          <w:tcPr>
            <w:tcW w:w="2057" w:type="dxa"/>
          </w:tcPr>
          <w:p w14:paraId="0B5630BF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Maximum stem height</w:t>
            </w:r>
          </w:p>
        </w:tc>
        <w:tc>
          <w:tcPr>
            <w:tcW w:w="992" w:type="dxa"/>
          </w:tcPr>
          <w:p w14:paraId="2D04E4A7" w14:textId="0C0D361F" w:rsidR="00771E8C" w:rsidRPr="00CC4F30" w:rsidRDefault="00323376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 w:rsidRPr="00323376">
              <w:rPr>
                <w:rFonts w:asciiTheme="minorHAnsi" w:hAnsiTheme="minorHAnsi" w:cstheme="minorHAnsi"/>
                <w:sz w:val="16"/>
                <w:szCs w:val="16"/>
              </w:rPr>
              <w:t>whole plant height</w:t>
            </w:r>
          </w:p>
        </w:tc>
        <w:tc>
          <w:tcPr>
            <w:tcW w:w="992" w:type="dxa"/>
          </w:tcPr>
          <w:p w14:paraId="0498CB1C" w14:textId="3D9234EB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Continuous</w:t>
            </w:r>
          </w:p>
        </w:tc>
        <w:tc>
          <w:tcPr>
            <w:tcW w:w="992" w:type="dxa"/>
          </w:tcPr>
          <w:p w14:paraId="74B49BBA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m</w:t>
            </w:r>
          </w:p>
        </w:tc>
        <w:tc>
          <w:tcPr>
            <w:tcW w:w="993" w:type="dxa"/>
          </w:tcPr>
          <w:p w14:paraId="4FC7355E" w14:textId="0D4397B2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2110</w:t>
            </w:r>
          </w:p>
        </w:tc>
        <w:tc>
          <w:tcPr>
            <w:tcW w:w="992" w:type="dxa"/>
          </w:tcPr>
          <w:p w14:paraId="2857284C" w14:textId="148A88BE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83</w:t>
            </w:r>
          </w:p>
        </w:tc>
      </w:tr>
      <w:tr w:rsidR="00771E8C" w:rsidRPr="00CC4F30" w14:paraId="70A884F3" w14:textId="77777777" w:rsidTr="00756DD8">
        <w:tc>
          <w:tcPr>
            <w:tcW w:w="1771" w:type="dxa"/>
          </w:tcPr>
          <w:p w14:paraId="674FD133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proofErr w:type="spellStart"/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MaxStemDia_cm</w:t>
            </w:r>
            <w:proofErr w:type="spellEnd"/>
          </w:p>
        </w:tc>
        <w:tc>
          <w:tcPr>
            <w:tcW w:w="2057" w:type="dxa"/>
          </w:tcPr>
          <w:p w14:paraId="7C198104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Maximum stem diameter</w:t>
            </w:r>
          </w:p>
        </w:tc>
        <w:tc>
          <w:tcPr>
            <w:tcW w:w="992" w:type="dxa"/>
          </w:tcPr>
          <w:p w14:paraId="26428870" w14:textId="3125A8A7" w:rsidR="00771E8C" w:rsidRPr="00CC4F30" w:rsidRDefault="00756DD8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-</w:t>
            </w:r>
          </w:p>
        </w:tc>
        <w:tc>
          <w:tcPr>
            <w:tcW w:w="992" w:type="dxa"/>
          </w:tcPr>
          <w:p w14:paraId="79778171" w14:textId="2FC4A6DF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Continuous</w:t>
            </w:r>
          </w:p>
        </w:tc>
        <w:tc>
          <w:tcPr>
            <w:tcW w:w="992" w:type="dxa"/>
          </w:tcPr>
          <w:p w14:paraId="78ADCA27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cm</w:t>
            </w:r>
          </w:p>
        </w:tc>
        <w:tc>
          <w:tcPr>
            <w:tcW w:w="993" w:type="dxa"/>
          </w:tcPr>
          <w:p w14:paraId="3E312EFB" w14:textId="5D3CB0EB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1954</w:t>
            </w:r>
          </w:p>
        </w:tc>
        <w:tc>
          <w:tcPr>
            <w:tcW w:w="992" w:type="dxa"/>
          </w:tcPr>
          <w:p w14:paraId="7FE433EA" w14:textId="72733198" w:rsidR="00771E8C" w:rsidRPr="00CC4F30" w:rsidRDefault="00771E8C" w:rsidP="00126074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7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t>6</w:t>
            </w:r>
          </w:p>
        </w:tc>
      </w:tr>
      <w:tr w:rsidR="00771E8C" w:rsidRPr="00CC4F30" w14:paraId="43907DD0" w14:textId="77777777" w:rsidTr="00756DD8">
        <w:tc>
          <w:tcPr>
            <w:tcW w:w="1771" w:type="dxa"/>
          </w:tcPr>
          <w:p w14:paraId="0C0162AE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proofErr w:type="spellStart"/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UnderstoreyCanopy</w:t>
            </w:r>
            <w:proofErr w:type="spellEnd"/>
          </w:p>
        </w:tc>
        <w:tc>
          <w:tcPr>
            <w:tcW w:w="2057" w:type="dxa"/>
          </w:tcPr>
          <w:p w14:paraId="2C335F31" w14:textId="445DFA02" w:rsidR="00771E8C" w:rsidRPr="00CC4F30" w:rsidRDefault="00771E8C" w:rsidP="00756DD8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 w:rsidRPr="00420E95">
              <w:rPr>
                <w:rFonts w:asciiTheme="minorHAnsi" w:hAnsiTheme="minorHAnsi" w:cstheme="minorHAnsi"/>
                <w:sz w:val="16"/>
                <w:szCs w:val="16"/>
              </w:rPr>
              <w:t xml:space="preserve">Understory palms 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t xml:space="preserve">are </w:t>
            </w:r>
            <w:r w:rsidRPr="00420E95">
              <w:rPr>
                <w:rFonts w:asciiTheme="minorHAnsi" w:hAnsiTheme="minorHAnsi" w:cstheme="minorHAnsi"/>
                <w:sz w:val="16"/>
                <w:szCs w:val="16"/>
              </w:rPr>
              <w:t>defined as short-stemmed palms with a maximum stem height ≤ 5 m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t xml:space="preserve"> or an 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lastRenderedPageBreak/>
              <w:t>acaulescent growth form, canopy palms with</w:t>
            </w:r>
            <w:r w:rsidRPr="00420E95">
              <w:rPr>
                <w:rFonts w:asciiTheme="minorHAnsi" w:hAnsiTheme="minorHAnsi" w:cstheme="minorHAnsi"/>
                <w:sz w:val="16"/>
                <w:szCs w:val="16"/>
              </w:rPr>
              <w:t xml:space="preserve"> maximum stem height 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t>&gt;</w:t>
            </w:r>
            <w:r w:rsidRPr="00420E95">
              <w:rPr>
                <w:rFonts w:asciiTheme="minorHAnsi" w:hAnsiTheme="minorHAnsi" w:cstheme="minorHAnsi"/>
                <w:sz w:val="16"/>
                <w:szCs w:val="16"/>
              </w:rPr>
              <w:t xml:space="preserve"> 5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t>, following classification in ref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fldChar w:fldCharType="begin"/>
            </w:r>
            <w:r w:rsidR="00756DD8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&lt;EndNote&gt;&lt;Cite&gt;&lt;Author&gt;Onstein&lt;/Author&gt;&lt;Year&gt;2017&lt;/Year&gt;&lt;RecNum&gt;6371&lt;/RecNum&gt;&lt;DisplayText&gt;&lt;style face="superscript"&gt;4&lt;/style&gt;&lt;/DisplayText&gt;&lt;record&gt;&lt;rec-number&gt;6371&lt;/rec-number&gt;&lt;foreign-keys&gt;&lt;key app="EN" db-id="dxa0r2tw4v55xte0awe59w0ypxrfz9a2zpst" timestamp="1509628891"&gt;6371&lt;/key&gt;&lt;/foreign-keys&gt;&lt;ref-type name="Journal Article"&gt;17&lt;/ref-type&gt;&lt;contributors&gt;&lt;authors&gt;&lt;author&gt;Onstein, Renske E.&lt;/author&gt;&lt;author&gt;Baker, William J.&lt;/author&gt;&lt;author&gt;Couvreur, Thomas L. P.&lt;/author&gt;&lt;author&gt;Faurby, Søren&lt;/author&gt;&lt;author&gt;Svenning, Jens-Christian&lt;/author&gt;&lt;author&gt;Kissling, W. Daniel&lt;/author&gt;&lt;/authors&gt;&lt;/contributors&gt;&lt;titles&gt;&lt;title&gt;Frugivory-related traits promote speciation of tropical palms&lt;/title&gt;&lt;secondary-title&gt;Nature Ecology &amp;amp; Evolution&lt;/secondary-title&gt;&lt;/titles&gt;&lt;periodical&gt;&lt;full-title&gt;Nature Ecology &amp;amp; Evolution&lt;/full-title&gt;&lt;/periodical&gt;&lt;pages&gt;1903–1911&lt;/pages&gt;&lt;volume&gt;1&lt;/volume&gt;&lt;dates&gt;&lt;year&gt;2017&lt;/year&gt;&lt;pub-dates&gt;&lt;date&gt;2017/10/23&lt;/date&gt;&lt;/pub-dates&gt;&lt;/dates&gt;&lt;isbn&gt;2397-334X&lt;/isbn&gt;&lt;urls&gt;&lt;related-urls&gt;&lt;url&gt;https://doi.org/10.1038/s41559-017-0348-7&lt;/url&gt;&lt;/related-urls&gt;&lt;/urls&gt;&lt;electronic-resource-num&gt;10.1038/s41559-017-0348-7&lt;/electronic-resource-num&gt;&lt;/record&gt;&lt;/Cite&gt;&lt;/EndNote&gt;</w:instrText>
            </w:r>
            <w:r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756DD8" w:rsidRPr="00756DD8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4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992" w:type="dxa"/>
          </w:tcPr>
          <w:p w14:paraId="78EF4D3C" w14:textId="55FC3DC0" w:rsidR="00771E8C" w:rsidRDefault="00756DD8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lastRenderedPageBreak/>
              <w:t>-</w:t>
            </w:r>
          </w:p>
        </w:tc>
        <w:tc>
          <w:tcPr>
            <w:tcW w:w="992" w:type="dxa"/>
          </w:tcPr>
          <w:p w14:paraId="49D79432" w14:textId="6178F8D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Categorical</w:t>
            </w:r>
          </w:p>
        </w:tc>
        <w:tc>
          <w:tcPr>
            <w:tcW w:w="992" w:type="dxa"/>
          </w:tcPr>
          <w:p w14:paraId="6E5D213F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U</w:t>
            </w:r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nderstory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t xml:space="preserve">, canopy, </w:t>
            </w:r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both</w:t>
            </w:r>
          </w:p>
        </w:tc>
        <w:tc>
          <w:tcPr>
            <w:tcW w:w="993" w:type="dxa"/>
          </w:tcPr>
          <w:p w14:paraId="05D15AFC" w14:textId="7EC45479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2291</w:t>
            </w:r>
          </w:p>
        </w:tc>
        <w:tc>
          <w:tcPr>
            <w:tcW w:w="992" w:type="dxa"/>
          </w:tcPr>
          <w:p w14:paraId="4B9C3B01" w14:textId="34184196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90</w:t>
            </w:r>
          </w:p>
        </w:tc>
      </w:tr>
      <w:tr w:rsidR="00771E8C" w:rsidRPr="00CC4F30" w14:paraId="155760F5" w14:textId="77777777" w:rsidTr="00756DD8">
        <w:tc>
          <w:tcPr>
            <w:tcW w:w="1771" w:type="dxa"/>
          </w:tcPr>
          <w:p w14:paraId="19377659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  <w:tc>
          <w:tcPr>
            <w:tcW w:w="2057" w:type="dxa"/>
          </w:tcPr>
          <w:p w14:paraId="7FC3E961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  <w:tc>
          <w:tcPr>
            <w:tcW w:w="992" w:type="dxa"/>
          </w:tcPr>
          <w:p w14:paraId="44AEF875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  <w:tc>
          <w:tcPr>
            <w:tcW w:w="992" w:type="dxa"/>
          </w:tcPr>
          <w:p w14:paraId="19DD1F28" w14:textId="0F72DDAD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  <w:tc>
          <w:tcPr>
            <w:tcW w:w="992" w:type="dxa"/>
          </w:tcPr>
          <w:p w14:paraId="5301112E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  <w:tc>
          <w:tcPr>
            <w:tcW w:w="993" w:type="dxa"/>
          </w:tcPr>
          <w:p w14:paraId="6AFCEEC5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  <w:tc>
          <w:tcPr>
            <w:tcW w:w="992" w:type="dxa"/>
          </w:tcPr>
          <w:p w14:paraId="0460EC56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</w:tr>
      <w:tr w:rsidR="00771E8C" w:rsidRPr="00650BB5" w14:paraId="164315F8" w14:textId="77777777" w:rsidTr="00756DD8">
        <w:tc>
          <w:tcPr>
            <w:tcW w:w="1771" w:type="dxa"/>
          </w:tcPr>
          <w:p w14:paraId="542F55F1" w14:textId="77777777" w:rsidR="00771E8C" w:rsidRPr="00650BB5" w:rsidRDefault="00771E8C" w:rsidP="00D15F1C">
            <w:pPr>
              <w:jc w:val="left"/>
              <w:rPr>
                <w:rFonts w:asciiTheme="minorHAnsi" w:hAnsiTheme="minorHAnsi" w:cstheme="minorHAnsi"/>
                <w:i/>
                <w:sz w:val="16"/>
                <w:szCs w:val="16"/>
              </w:rPr>
            </w:pPr>
            <w:r w:rsidRPr="00650BB5">
              <w:rPr>
                <w:rFonts w:asciiTheme="minorHAnsi" w:hAnsiTheme="minorHAnsi" w:cstheme="minorHAnsi"/>
                <w:i/>
                <w:sz w:val="16"/>
                <w:szCs w:val="16"/>
              </w:rPr>
              <w:t>Leaf</w:t>
            </w:r>
          </w:p>
        </w:tc>
        <w:tc>
          <w:tcPr>
            <w:tcW w:w="2057" w:type="dxa"/>
          </w:tcPr>
          <w:p w14:paraId="3700EE92" w14:textId="77777777" w:rsidR="00771E8C" w:rsidRPr="00650BB5" w:rsidRDefault="00771E8C" w:rsidP="00D15F1C">
            <w:pPr>
              <w:jc w:val="left"/>
              <w:rPr>
                <w:rFonts w:asciiTheme="minorHAnsi" w:hAnsiTheme="minorHAnsi" w:cstheme="minorHAnsi"/>
                <w:i/>
                <w:sz w:val="16"/>
                <w:szCs w:val="16"/>
              </w:rPr>
            </w:pPr>
          </w:p>
        </w:tc>
        <w:tc>
          <w:tcPr>
            <w:tcW w:w="992" w:type="dxa"/>
          </w:tcPr>
          <w:p w14:paraId="1CE893F5" w14:textId="77777777" w:rsidR="00771E8C" w:rsidRPr="00650BB5" w:rsidRDefault="00771E8C" w:rsidP="00D15F1C">
            <w:pPr>
              <w:jc w:val="left"/>
              <w:rPr>
                <w:rFonts w:asciiTheme="minorHAnsi" w:hAnsiTheme="minorHAnsi" w:cstheme="minorHAnsi"/>
                <w:i/>
                <w:sz w:val="16"/>
                <w:szCs w:val="16"/>
              </w:rPr>
            </w:pPr>
          </w:p>
        </w:tc>
        <w:tc>
          <w:tcPr>
            <w:tcW w:w="992" w:type="dxa"/>
          </w:tcPr>
          <w:p w14:paraId="39CD1FB8" w14:textId="077E8CB4" w:rsidR="00771E8C" w:rsidRPr="00650BB5" w:rsidRDefault="00771E8C" w:rsidP="00D15F1C">
            <w:pPr>
              <w:jc w:val="left"/>
              <w:rPr>
                <w:rFonts w:asciiTheme="minorHAnsi" w:hAnsiTheme="minorHAnsi" w:cstheme="minorHAnsi"/>
                <w:i/>
                <w:sz w:val="16"/>
                <w:szCs w:val="16"/>
              </w:rPr>
            </w:pPr>
          </w:p>
        </w:tc>
        <w:tc>
          <w:tcPr>
            <w:tcW w:w="992" w:type="dxa"/>
          </w:tcPr>
          <w:p w14:paraId="0D46B707" w14:textId="77777777" w:rsidR="00771E8C" w:rsidRPr="00650BB5" w:rsidRDefault="00771E8C" w:rsidP="00D15F1C">
            <w:pPr>
              <w:jc w:val="left"/>
              <w:rPr>
                <w:rFonts w:asciiTheme="minorHAnsi" w:hAnsiTheme="minorHAnsi" w:cstheme="minorHAnsi"/>
                <w:i/>
                <w:sz w:val="16"/>
                <w:szCs w:val="16"/>
              </w:rPr>
            </w:pPr>
          </w:p>
        </w:tc>
        <w:tc>
          <w:tcPr>
            <w:tcW w:w="993" w:type="dxa"/>
          </w:tcPr>
          <w:p w14:paraId="6CE85192" w14:textId="77777777" w:rsidR="00771E8C" w:rsidRPr="00650BB5" w:rsidRDefault="00771E8C" w:rsidP="00D15F1C">
            <w:pPr>
              <w:jc w:val="left"/>
              <w:rPr>
                <w:rFonts w:asciiTheme="minorHAnsi" w:hAnsiTheme="minorHAnsi" w:cstheme="minorHAnsi"/>
                <w:i/>
                <w:sz w:val="16"/>
                <w:szCs w:val="16"/>
              </w:rPr>
            </w:pPr>
          </w:p>
        </w:tc>
        <w:tc>
          <w:tcPr>
            <w:tcW w:w="992" w:type="dxa"/>
          </w:tcPr>
          <w:p w14:paraId="278E3990" w14:textId="77777777" w:rsidR="00771E8C" w:rsidRPr="00650BB5" w:rsidRDefault="00771E8C" w:rsidP="00D15F1C">
            <w:pPr>
              <w:jc w:val="left"/>
              <w:rPr>
                <w:rFonts w:asciiTheme="minorHAnsi" w:hAnsiTheme="minorHAnsi" w:cstheme="minorHAnsi"/>
                <w:i/>
                <w:sz w:val="16"/>
                <w:szCs w:val="16"/>
              </w:rPr>
            </w:pPr>
          </w:p>
        </w:tc>
      </w:tr>
      <w:tr w:rsidR="00771E8C" w:rsidRPr="00CC4F30" w14:paraId="1D043624" w14:textId="77777777" w:rsidTr="00756DD8">
        <w:tc>
          <w:tcPr>
            <w:tcW w:w="1771" w:type="dxa"/>
          </w:tcPr>
          <w:p w14:paraId="26AE779A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proofErr w:type="spellStart"/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MaxLeafNumber</w:t>
            </w:r>
            <w:proofErr w:type="spellEnd"/>
          </w:p>
        </w:tc>
        <w:tc>
          <w:tcPr>
            <w:tcW w:w="2057" w:type="dxa"/>
          </w:tcPr>
          <w:p w14:paraId="0E2F24BE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Maximum number of leaves</w:t>
            </w:r>
          </w:p>
        </w:tc>
        <w:tc>
          <w:tcPr>
            <w:tcW w:w="992" w:type="dxa"/>
          </w:tcPr>
          <w:p w14:paraId="69CB20FF" w14:textId="697355A4" w:rsidR="00771E8C" w:rsidRPr="00CC4F30" w:rsidRDefault="00093B4D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-</w:t>
            </w:r>
          </w:p>
        </w:tc>
        <w:tc>
          <w:tcPr>
            <w:tcW w:w="992" w:type="dxa"/>
          </w:tcPr>
          <w:p w14:paraId="41A13FAD" w14:textId="2180EB2F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Count</w:t>
            </w:r>
          </w:p>
        </w:tc>
        <w:tc>
          <w:tcPr>
            <w:tcW w:w="992" w:type="dxa"/>
          </w:tcPr>
          <w:p w14:paraId="6214A198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-</w:t>
            </w:r>
          </w:p>
        </w:tc>
        <w:tc>
          <w:tcPr>
            <w:tcW w:w="993" w:type="dxa"/>
          </w:tcPr>
          <w:p w14:paraId="4C882493" w14:textId="66282EB3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1305</w:t>
            </w:r>
          </w:p>
        </w:tc>
        <w:tc>
          <w:tcPr>
            <w:tcW w:w="992" w:type="dxa"/>
          </w:tcPr>
          <w:p w14:paraId="1DF00BDF" w14:textId="4BFC9FFA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51</w:t>
            </w:r>
          </w:p>
        </w:tc>
      </w:tr>
      <w:tr w:rsidR="00771E8C" w:rsidRPr="00CC4F30" w14:paraId="3B05675D" w14:textId="77777777" w:rsidTr="00756DD8">
        <w:tc>
          <w:tcPr>
            <w:tcW w:w="1771" w:type="dxa"/>
          </w:tcPr>
          <w:p w14:paraId="459DCB89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proofErr w:type="spellStart"/>
            <w:r w:rsidRPr="008B6332">
              <w:rPr>
                <w:rFonts w:asciiTheme="minorHAnsi" w:hAnsiTheme="minorHAnsi" w:cstheme="minorHAnsi"/>
                <w:sz w:val="16"/>
                <w:szCs w:val="16"/>
                <w:highlight w:val="yellow"/>
              </w:rPr>
              <w:t>Max_Blade_Length_m</w:t>
            </w:r>
            <w:proofErr w:type="spellEnd"/>
          </w:p>
        </w:tc>
        <w:tc>
          <w:tcPr>
            <w:tcW w:w="2057" w:type="dxa"/>
          </w:tcPr>
          <w:p w14:paraId="5196130C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 xml:space="preserve">Maximum length of the blade (the </w:t>
            </w:r>
            <w:r w:rsidRPr="00496FD9">
              <w:rPr>
                <w:rFonts w:asciiTheme="minorHAnsi" w:hAnsiTheme="minorHAnsi" w:cstheme="minorHAnsi"/>
                <w:sz w:val="16"/>
                <w:szCs w:val="16"/>
              </w:rPr>
              <w:t>flat expanded part of a leaf as distinguished from the petiole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t>)</w:t>
            </w:r>
          </w:p>
        </w:tc>
        <w:tc>
          <w:tcPr>
            <w:tcW w:w="992" w:type="dxa"/>
          </w:tcPr>
          <w:p w14:paraId="78F9E08C" w14:textId="02136603" w:rsidR="00771E8C" w:rsidRPr="00CC4F30" w:rsidRDefault="004A7043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 w:rsidRPr="004A7043">
              <w:rPr>
                <w:rFonts w:asciiTheme="minorHAnsi" w:hAnsiTheme="minorHAnsi" w:cstheme="minorHAnsi"/>
                <w:sz w:val="16"/>
                <w:szCs w:val="16"/>
              </w:rPr>
              <w:t>leaf length trait</w:t>
            </w:r>
          </w:p>
        </w:tc>
        <w:tc>
          <w:tcPr>
            <w:tcW w:w="992" w:type="dxa"/>
          </w:tcPr>
          <w:p w14:paraId="056589C1" w14:textId="30BDB5F2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Continuous</w:t>
            </w:r>
          </w:p>
        </w:tc>
        <w:tc>
          <w:tcPr>
            <w:tcW w:w="992" w:type="dxa"/>
          </w:tcPr>
          <w:p w14:paraId="23627526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m</w:t>
            </w:r>
          </w:p>
        </w:tc>
        <w:tc>
          <w:tcPr>
            <w:tcW w:w="993" w:type="dxa"/>
          </w:tcPr>
          <w:p w14:paraId="133509F3" w14:textId="229F6480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1897</w:t>
            </w:r>
          </w:p>
        </w:tc>
        <w:tc>
          <w:tcPr>
            <w:tcW w:w="992" w:type="dxa"/>
          </w:tcPr>
          <w:p w14:paraId="74CB6C44" w14:textId="76FD40AE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74</w:t>
            </w:r>
          </w:p>
        </w:tc>
      </w:tr>
      <w:tr w:rsidR="00771E8C" w:rsidRPr="00CC4F30" w14:paraId="428A7848" w14:textId="77777777" w:rsidTr="00756DD8">
        <w:tc>
          <w:tcPr>
            <w:tcW w:w="1771" w:type="dxa"/>
          </w:tcPr>
          <w:p w14:paraId="595B1B99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proofErr w:type="spellStart"/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Max_Rachis_Length_m</w:t>
            </w:r>
            <w:proofErr w:type="spellEnd"/>
          </w:p>
        </w:tc>
        <w:tc>
          <w:tcPr>
            <w:tcW w:w="2057" w:type="dxa"/>
          </w:tcPr>
          <w:p w14:paraId="173E9AFF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Maximum length of the rachis (the axis of the leaf beyond the petiole)</w:t>
            </w:r>
          </w:p>
        </w:tc>
        <w:tc>
          <w:tcPr>
            <w:tcW w:w="992" w:type="dxa"/>
          </w:tcPr>
          <w:p w14:paraId="1911DCF0" w14:textId="0FE78739" w:rsidR="00771E8C" w:rsidRPr="00CC4F30" w:rsidRDefault="004A7043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 w:rsidRPr="004A7043">
              <w:rPr>
                <w:rFonts w:asciiTheme="minorHAnsi" w:hAnsiTheme="minorHAnsi" w:cstheme="minorHAnsi"/>
                <w:sz w:val="16"/>
                <w:szCs w:val="16"/>
              </w:rPr>
              <w:t>leaf length trait</w:t>
            </w:r>
          </w:p>
        </w:tc>
        <w:tc>
          <w:tcPr>
            <w:tcW w:w="992" w:type="dxa"/>
          </w:tcPr>
          <w:p w14:paraId="57CCD704" w14:textId="252860AF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Continuous</w:t>
            </w:r>
          </w:p>
        </w:tc>
        <w:tc>
          <w:tcPr>
            <w:tcW w:w="992" w:type="dxa"/>
          </w:tcPr>
          <w:p w14:paraId="68619F00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m</w:t>
            </w:r>
          </w:p>
        </w:tc>
        <w:tc>
          <w:tcPr>
            <w:tcW w:w="993" w:type="dxa"/>
          </w:tcPr>
          <w:p w14:paraId="041DA815" w14:textId="44FE00BA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1531</w:t>
            </w:r>
          </w:p>
        </w:tc>
        <w:tc>
          <w:tcPr>
            <w:tcW w:w="992" w:type="dxa"/>
          </w:tcPr>
          <w:p w14:paraId="00C5E262" w14:textId="595612B8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60</w:t>
            </w:r>
          </w:p>
        </w:tc>
      </w:tr>
      <w:tr w:rsidR="00771E8C" w:rsidRPr="00CC4F30" w14:paraId="4E64ADDB" w14:textId="77777777" w:rsidTr="00756DD8">
        <w:tc>
          <w:tcPr>
            <w:tcW w:w="1771" w:type="dxa"/>
          </w:tcPr>
          <w:p w14:paraId="55354237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proofErr w:type="spellStart"/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Max_Petiole_length_m</w:t>
            </w:r>
            <w:proofErr w:type="spellEnd"/>
          </w:p>
        </w:tc>
        <w:tc>
          <w:tcPr>
            <w:tcW w:w="2057" w:type="dxa"/>
          </w:tcPr>
          <w:p w14:paraId="773A1809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Maximum length of the petiole (the stalk of the leave)</w:t>
            </w:r>
          </w:p>
        </w:tc>
        <w:tc>
          <w:tcPr>
            <w:tcW w:w="992" w:type="dxa"/>
          </w:tcPr>
          <w:p w14:paraId="3933D5E7" w14:textId="49ADE1A4" w:rsidR="00771E8C" w:rsidRPr="00CC4F30" w:rsidRDefault="00D6603E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 w:rsidRPr="00D6603E">
              <w:rPr>
                <w:rFonts w:asciiTheme="minorHAnsi" w:hAnsiTheme="minorHAnsi" w:cstheme="minorHAnsi"/>
                <w:sz w:val="16"/>
                <w:szCs w:val="16"/>
              </w:rPr>
              <w:t>petiole length</w:t>
            </w:r>
          </w:p>
        </w:tc>
        <w:tc>
          <w:tcPr>
            <w:tcW w:w="992" w:type="dxa"/>
          </w:tcPr>
          <w:p w14:paraId="0AB90C3B" w14:textId="5D55A1FA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Continuous</w:t>
            </w:r>
          </w:p>
        </w:tc>
        <w:tc>
          <w:tcPr>
            <w:tcW w:w="992" w:type="dxa"/>
          </w:tcPr>
          <w:p w14:paraId="7816E9C1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m</w:t>
            </w:r>
          </w:p>
        </w:tc>
        <w:tc>
          <w:tcPr>
            <w:tcW w:w="993" w:type="dxa"/>
          </w:tcPr>
          <w:p w14:paraId="22128567" w14:textId="630A3D42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1209</w:t>
            </w:r>
          </w:p>
        </w:tc>
        <w:tc>
          <w:tcPr>
            <w:tcW w:w="992" w:type="dxa"/>
          </w:tcPr>
          <w:p w14:paraId="3B9496A9" w14:textId="5C69C4D8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47</w:t>
            </w:r>
          </w:p>
        </w:tc>
      </w:tr>
      <w:tr w:rsidR="00771E8C" w:rsidRPr="00CC4F30" w14:paraId="562E61A3" w14:textId="77777777" w:rsidTr="00756DD8">
        <w:tc>
          <w:tcPr>
            <w:tcW w:w="1771" w:type="dxa"/>
          </w:tcPr>
          <w:p w14:paraId="076E89F2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  <w:tc>
          <w:tcPr>
            <w:tcW w:w="2057" w:type="dxa"/>
          </w:tcPr>
          <w:p w14:paraId="36AEC528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  <w:tc>
          <w:tcPr>
            <w:tcW w:w="992" w:type="dxa"/>
          </w:tcPr>
          <w:p w14:paraId="1EAF4B8A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  <w:tc>
          <w:tcPr>
            <w:tcW w:w="992" w:type="dxa"/>
          </w:tcPr>
          <w:p w14:paraId="69CE6ADE" w14:textId="14A1CFD8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  <w:tc>
          <w:tcPr>
            <w:tcW w:w="992" w:type="dxa"/>
          </w:tcPr>
          <w:p w14:paraId="2EE6B099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  <w:tc>
          <w:tcPr>
            <w:tcW w:w="993" w:type="dxa"/>
          </w:tcPr>
          <w:p w14:paraId="6311B146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  <w:tc>
          <w:tcPr>
            <w:tcW w:w="992" w:type="dxa"/>
          </w:tcPr>
          <w:p w14:paraId="38CAC683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</w:tr>
      <w:tr w:rsidR="00771E8C" w:rsidRPr="00CC4F30" w14:paraId="032FEF52" w14:textId="77777777" w:rsidTr="00756DD8">
        <w:tc>
          <w:tcPr>
            <w:tcW w:w="1771" w:type="dxa"/>
          </w:tcPr>
          <w:p w14:paraId="4C648015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i/>
                <w:sz w:val="16"/>
                <w:szCs w:val="16"/>
              </w:rPr>
            </w:pPr>
            <w:r w:rsidRPr="00CC4F30">
              <w:rPr>
                <w:rFonts w:asciiTheme="minorHAnsi" w:hAnsiTheme="minorHAnsi" w:cstheme="minorHAnsi"/>
                <w:i/>
                <w:sz w:val="16"/>
                <w:szCs w:val="16"/>
              </w:rPr>
              <w:t>Fruit</w:t>
            </w:r>
          </w:p>
        </w:tc>
        <w:tc>
          <w:tcPr>
            <w:tcW w:w="2057" w:type="dxa"/>
          </w:tcPr>
          <w:p w14:paraId="4692859D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  <w:tc>
          <w:tcPr>
            <w:tcW w:w="992" w:type="dxa"/>
          </w:tcPr>
          <w:p w14:paraId="661ABF42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  <w:tc>
          <w:tcPr>
            <w:tcW w:w="992" w:type="dxa"/>
          </w:tcPr>
          <w:p w14:paraId="7E1CA5A8" w14:textId="45F1BE35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  <w:tc>
          <w:tcPr>
            <w:tcW w:w="992" w:type="dxa"/>
          </w:tcPr>
          <w:p w14:paraId="2C0C2521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  <w:tc>
          <w:tcPr>
            <w:tcW w:w="993" w:type="dxa"/>
          </w:tcPr>
          <w:p w14:paraId="68F929A5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  <w:tc>
          <w:tcPr>
            <w:tcW w:w="992" w:type="dxa"/>
          </w:tcPr>
          <w:p w14:paraId="39BF83CC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</w:tr>
      <w:tr w:rsidR="00771E8C" w:rsidRPr="00CC4F30" w14:paraId="7320B4EA" w14:textId="77777777" w:rsidTr="00756DD8">
        <w:tc>
          <w:tcPr>
            <w:tcW w:w="1771" w:type="dxa"/>
          </w:tcPr>
          <w:p w14:paraId="60FCD7D5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proofErr w:type="spellStart"/>
            <w:r w:rsidRPr="008B6332">
              <w:rPr>
                <w:rFonts w:asciiTheme="minorHAnsi" w:hAnsiTheme="minorHAnsi" w:cstheme="minorHAnsi"/>
                <w:sz w:val="16"/>
                <w:szCs w:val="16"/>
                <w:highlight w:val="yellow"/>
              </w:rPr>
              <w:t>AverageFruitLength_cm</w:t>
            </w:r>
            <w:proofErr w:type="spellEnd"/>
          </w:p>
        </w:tc>
        <w:tc>
          <w:tcPr>
            <w:tcW w:w="2057" w:type="dxa"/>
          </w:tcPr>
          <w:p w14:paraId="5EF0E550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Average length of the fruit as provided in a monograph or species description</w:t>
            </w:r>
          </w:p>
        </w:tc>
        <w:tc>
          <w:tcPr>
            <w:tcW w:w="992" w:type="dxa"/>
          </w:tcPr>
          <w:p w14:paraId="40B2FEBD" w14:textId="45402500" w:rsidR="00771E8C" w:rsidRPr="00CC4F30" w:rsidRDefault="004A7043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proofErr w:type="spellStart"/>
            <w:r w:rsidRPr="004A7043">
              <w:rPr>
                <w:rFonts w:asciiTheme="minorHAnsi" w:hAnsiTheme="minorHAnsi" w:cstheme="minorHAnsi"/>
                <w:sz w:val="16"/>
                <w:szCs w:val="16"/>
              </w:rPr>
              <w:t>dispersule</w:t>
            </w:r>
            <w:proofErr w:type="spellEnd"/>
            <w:r w:rsidRPr="004A7043">
              <w:rPr>
                <w:rFonts w:asciiTheme="minorHAnsi" w:hAnsiTheme="minorHAnsi" w:cstheme="minorHAnsi"/>
                <w:sz w:val="16"/>
                <w:szCs w:val="16"/>
              </w:rPr>
              <w:t xml:space="preserve"> length</w:t>
            </w:r>
          </w:p>
        </w:tc>
        <w:tc>
          <w:tcPr>
            <w:tcW w:w="992" w:type="dxa"/>
          </w:tcPr>
          <w:p w14:paraId="5A9A2439" w14:textId="2B28362C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Continuous</w:t>
            </w:r>
          </w:p>
        </w:tc>
        <w:tc>
          <w:tcPr>
            <w:tcW w:w="992" w:type="dxa"/>
          </w:tcPr>
          <w:p w14:paraId="666C89B4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cm</w:t>
            </w:r>
          </w:p>
        </w:tc>
        <w:tc>
          <w:tcPr>
            <w:tcW w:w="993" w:type="dxa"/>
          </w:tcPr>
          <w:p w14:paraId="6CEBA6EA" w14:textId="02E2AB8F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2052</w:t>
            </w:r>
          </w:p>
        </w:tc>
        <w:tc>
          <w:tcPr>
            <w:tcW w:w="992" w:type="dxa"/>
          </w:tcPr>
          <w:p w14:paraId="276F47C2" w14:textId="6F2518D3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80</w:t>
            </w:r>
          </w:p>
        </w:tc>
      </w:tr>
      <w:tr w:rsidR="00771E8C" w:rsidRPr="00CC4F30" w14:paraId="3B267E79" w14:textId="77777777" w:rsidTr="00756DD8">
        <w:tc>
          <w:tcPr>
            <w:tcW w:w="1771" w:type="dxa"/>
          </w:tcPr>
          <w:p w14:paraId="48C9743C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proofErr w:type="spellStart"/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MinFruitLength_cm</w:t>
            </w:r>
            <w:proofErr w:type="spellEnd"/>
          </w:p>
        </w:tc>
        <w:tc>
          <w:tcPr>
            <w:tcW w:w="2057" w:type="dxa"/>
          </w:tcPr>
          <w:p w14:paraId="737D0C1E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Minimum fruit length as provided in a monograph or species description</w:t>
            </w:r>
          </w:p>
        </w:tc>
        <w:tc>
          <w:tcPr>
            <w:tcW w:w="992" w:type="dxa"/>
          </w:tcPr>
          <w:p w14:paraId="0BD17179" w14:textId="581CA44E" w:rsidR="00771E8C" w:rsidRPr="00CC4F30" w:rsidRDefault="004A7043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proofErr w:type="spellStart"/>
            <w:r w:rsidRPr="004A7043">
              <w:rPr>
                <w:rFonts w:asciiTheme="minorHAnsi" w:hAnsiTheme="minorHAnsi" w:cstheme="minorHAnsi"/>
                <w:sz w:val="16"/>
                <w:szCs w:val="16"/>
              </w:rPr>
              <w:t>dispersule</w:t>
            </w:r>
            <w:proofErr w:type="spellEnd"/>
            <w:r w:rsidRPr="004A7043">
              <w:rPr>
                <w:rFonts w:asciiTheme="minorHAnsi" w:hAnsiTheme="minorHAnsi" w:cstheme="minorHAnsi"/>
                <w:sz w:val="16"/>
                <w:szCs w:val="16"/>
              </w:rPr>
              <w:t xml:space="preserve"> length</w:t>
            </w:r>
          </w:p>
        </w:tc>
        <w:tc>
          <w:tcPr>
            <w:tcW w:w="992" w:type="dxa"/>
          </w:tcPr>
          <w:p w14:paraId="1F46D170" w14:textId="2DE380D0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Continuous</w:t>
            </w:r>
          </w:p>
        </w:tc>
        <w:tc>
          <w:tcPr>
            <w:tcW w:w="992" w:type="dxa"/>
          </w:tcPr>
          <w:p w14:paraId="7ADD76F2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cm</w:t>
            </w:r>
          </w:p>
        </w:tc>
        <w:tc>
          <w:tcPr>
            <w:tcW w:w="993" w:type="dxa"/>
          </w:tcPr>
          <w:p w14:paraId="1D292A23" w14:textId="646017E8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906</w:t>
            </w:r>
          </w:p>
        </w:tc>
        <w:tc>
          <w:tcPr>
            <w:tcW w:w="992" w:type="dxa"/>
          </w:tcPr>
          <w:p w14:paraId="4F423CE2" w14:textId="6FC2D2BA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35</w:t>
            </w:r>
          </w:p>
        </w:tc>
      </w:tr>
      <w:tr w:rsidR="00771E8C" w:rsidRPr="00CC4F30" w14:paraId="40D80FCA" w14:textId="77777777" w:rsidTr="00756DD8">
        <w:tc>
          <w:tcPr>
            <w:tcW w:w="1771" w:type="dxa"/>
          </w:tcPr>
          <w:p w14:paraId="4ECEAFAA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proofErr w:type="spellStart"/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MaxFruitLength_cm</w:t>
            </w:r>
            <w:proofErr w:type="spellEnd"/>
          </w:p>
        </w:tc>
        <w:tc>
          <w:tcPr>
            <w:tcW w:w="2057" w:type="dxa"/>
          </w:tcPr>
          <w:p w14:paraId="6A35E013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Maximum fruit length as provided in a monograph or species description</w:t>
            </w:r>
          </w:p>
        </w:tc>
        <w:tc>
          <w:tcPr>
            <w:tcW w:w="992" w:type="dxa"/>
          </w:tcPr>
          <w:p w14:paraId="42824ED4" w14:textId="368A2248" w:rsidR="00771E8C" w:rsidRPr="00CC4F30" w:rsidRDefault="004A7043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proofErr w:type="spellStart"/>
            <w:r w:rsidRPr="004A7043">
              <w:rPr>
                <w:rFonts w:asciiTheme="minorHAnsi" w:hAnsiTheme="minorHAnsi" w:cstheme="minorHAnsi"/>
                <w:sz w:val="16"/>
                <w:szCs w:val="16"/>
              </w:rPr>
              <w:t>dispersule</w:t>
            </w:r>
            <w:proofErr w:type="spellEnd"/>
            <w:r w:rsidRPr="004A7043">
              <w:rPr>
                <w:rFonts w:asciiTheme="minorHAnsi" w:hAnsiTheme="minorHAnsi" w:cstheme="minorHAnsi"/>
                <w:sz w:val="16"/>
                <w:szCs w:val="16"/>
              </w:rPr>
              <w:t xml:space="preserve"> length</w:t>
            </w:r>
          </w:p>
        </w:tc>
        <w:tc>
          <w:tcPr>
            <w:tcW w:w="992" w:type="dxa"/>
          </w:tcPr>
          <w:p w14:paraId="2FE23882" w14:textId="7CFAF47D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Continuous</w:t>
            </w:r>
          </w:p>
        </w:tc>
        <w:tc>
          <w:tcPr>
            <w:tcW w:w="992" w:type="dxa"/>
          </w:tcPr>
          <w:p w14:paraId="149E9385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cm</w:t>
            </w:r>
          </w:p>
        </w:tc>
        <w:tc>
          <w:tcPr>
            <w:tcW w:w="993" w:type="dxa"/>
          </w:tcPr>
          <w:p w14:paraId="228E02F3" w14:textId="36DA618B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916</w:t>
            </w:r>
          </w:p>
        </w:tc>
        <w:tc>
          <w:tcPr>
            <w:tcW w:w="992" w:type="dxa"/>
          </w:tcPr>
          <w:p w14:paraId="3D13EF81" w14:textId="0B7E2436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36</w:t>
            </w:r>
          </w:p>
        </w:tc>
      </w:tr>
      <w:tr w:rsidR="00771E8C" w:rsidRPr="00CC4F30" w14:paraId="21B1DAB8" w14:textId="77777777" w:rsidTr="00756DD8">
        <w:tc>
          <w:tcPr>
            <w:tcW w:w="1771" w:type="dxa"/>
          </w:tcPr>
          <w:p w14:paraId="3BE28FC0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proofErr w:type="spellStart"/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AverageFruitWidth_cm</w:t>
            </w:r>
            <w:proofErr w:type="spellEnd"/>
          </w:p>
        </w:tc>
        <w:tc>
          <w:tcPr>
            <w:tcW w:w="2057" w:type="dxa"/>
          </w:tcPr>
          <w:p w14:paraId="7DB18AA5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Average width of the fruit as provided in a monograph or species description</w:t>
            </w:r>
          </w:p>
        </w:tc>
        <w:tc>
          <w:tcPr>
            <w:tcW w:w="992" w:type="dxa"/>
          </w:tcPr>
          <w:p w14:paraId="3851C082" w14:textId="6CA4E76F" w:rsidR="00771E8C" w:rsidRPr="00CC4F30" w:rsidRDefault="00323376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proofErr w:type="spellStart"/>
            <w:r w:rsidRPr="00323376">
              <w:rPr>
                <w:rFonts w:asciiTheme="minorHAnsi" w:hAnsiTheme="minorHAnsi" w:cstheme="minorHAnsi"/>
                <w:sz w:val="16"/>
                <w:szCs w:val="16"/>
              </w:rPr>
              <w:t>dispersule</w:t>
            </w:r>
            <w:proofErr w:type="spellEnd"/>
            <w:r w:rsidRPr="00323376">
              <w:rPr>
                <w:rFonts w:asciiTheme="minorHAnsi" w:hAnsiTheme="minorHAnsi" w:cstheme="minorHAnsi"/>
                <w:sz w:val="16"/>
                <w:szCs w:val="16"/>
              </w:rPr>
              <w:t xml:space="preserve"> width</w:t>
            </w:r>
          </w:p>
        </w:tc>
        <w:tc>
          <w:tcPr>
            <w:tcW w:w="992" w:type="dxa"/>
          </w:tcPr>
          <w:p w14:paraId="1F20CA3D" w14:textId="1C16F8C1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Continuous</w:t>
            </w:r>
          </w:p>
        </w:tc>
        <w:tc>
          <w:tcPr>
            <w:tcW w:w="992" w:type="dxa"/>
          </w:tcPr>
          <w:p w14:paraId="47FB4806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cm</w:t>
            </w:r>
          </w:p>
        </w:tc>
        <w:tc>
          <w:tcPr>
            <w:tcW w:w="993" w:type="dxa"/>
          </w:tcPr>
          <w:p w14:paraId="0E06DB0F" w14:textId="6824B7CD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1993</w:t>
            </w:r>
          </w:p>
        </w:tc>
        <w:tc>
          <w:tcPr>
            <w:tcW w:w="992" w:type="dxa"/>
          </w:tcPr>
          <w:p w14:paraId="380E8FDD" w14:textId="025F3BAF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78</w:t>
            </w:r>
          </w:p>
        </w:tc>
      </w:tr>
      <w:tr w:rsidR="00771E8C" w:rsidRPr="00CC4F30" w14:paraId="7EAE7455" w14:textId="77777777" w:rsidTr="00756DD8">
        <w:tc>
          <w:tcPr>
            <w:tcW w:w="1771" w:type="dxa"/>
          </w:tcPr>
          <w:p w14:paraId="3F20789F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proofErr w:type="spellStart"/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MinFruitWidth_cm</w:t>
            </w:r>
            <w:proofErr w:type="spellEnd"/>
          </w:p>
        </w:tc>
        <w:tc>
          <w:tcPr>
            <w:tcW w:w="2057" w:type="dxa"/>
          </w:tcPr>
          <w:p w14:paraId="5BC032F1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Minimum fruit width as provided in a monograph or species description</w:t>
            </w:r>
          </w:p>
        </w:tc>
        <w:tc>
          <w:tcPr>
            <w:tcW w:w="992" w:type="dxa"/>
          </w:tcPr>
          <w:p w14:paraId="11EC666D" w14:textId="106877EE" w:rsidR="00771E8C" w:rsidRPr="00CC4F30" w:rsidRDefault="00323376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proofErr w:type="spellStart"/>
            <w:r w:rsidRPr="00323376">
              <w:rPr>
                <w:rFonts w:asciiTheme="minorHAnsi" w:hAnsiTheme="minorHAnsi" w:cstheme="minorHAnsi"/>
                <w:sz w:val="16"/>
                <w:szCs w:val="16"/>
              </w:rPr>
              <w:t>dispersule</w:t>
            </w:r>
            <w:proofErr w:type="spellEnd"/>
            <w:r w:rsidRPr="00323376">
              <w:rPr>
                <w:rFonts w:asciiTheme="minorHAnsi" w:hAnsiTheme="minorHAnsi" w:cstheme="minorHAnsi"/>
                <w:sz w:val="16"/>
                <w:szCs w:val="16"/>
              </w:rPr>
              <w:t xml:space="preserve"> width</w:t>
            </w:r>
          </w:p>
        </w:tc>
        <w:tc>
          <w:tcPr>
            <w:tcW w:w="992" w:type="dxa"/>
          </w:tcPr>
          <w:p w14:paraId="776F36D1" w14:textId="3352FE23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Continuous</w:t>
            </w:r>
          </w:p>
        </w:tc>
        <w:tc>
          <w:tcPr>
            <w:tcW w:w="992" w:type="dxa"/>
          </w:tcPr>
          <w:p w14:paraId="0096E604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cm</w:t>
            </w:r>
          </w:p>
        </w:tc>
        <w:tc>
          <w:tcPr>
            <w:tcW w:w="993" w:type="dxa"/>
          </w:tcPr>
          <w:p w14:paraId="3802E51F" w14:textId="3475ACF6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994</w:t>
            </w:r>
          </w:p>
        </w:tc>
        <w:tc>
          <w:tcPr>
            <w:tcW w:w="992" w:type="dxa"/>
          </w:tcPr>
          <w:p w14:paraId="621C9C8B" w14:textId="1F54363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39</w:t>
            </w:r>
          </w:p>
        </w:tc>
      </w:tr>
      <w:tr w:rsidR="00771E8C" w:rsidRPr="00CC4F30" w14:paraId="720A3192" w14:textId="77777777" w:rsidTr="00756DD8">
        <w:tc>
          <w:tcPr>
            <w:tcW w:w="1771" w:type="dxa"/>
          </w:tcPr>
          <w:p w14:paraId="05B1DA0B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proofErr w:type="spellStart"/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MaxFruitWidth_cm</w:t>
            </w:r>
            <w:proofErr w:type="spellEnd"/>
          </w:p>
        </w:tc>
        <w:tc>
          <w:tcPr>
            <w:tcW w:w="2057" w:type="dxa"/>
          </w:tcPr>
          <w:p w14:paraId="13068089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Maximum fruit width as provided in a monograph or species description</w:t>
            </w:r>
          </w:p>
        </w:tc>
        <w:tc>
          <w:tcPr>
            <w:tcW w:w="992" w:type="dxa"/>
          </w:tcPr>
          <w:p w14:paraId="770D0EE2" w14:textId="59C60236" w:rsidR="00771E8C" w:rsidRPr="00CC4F30" w:rsidRDefault="00323376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proofErr w:type="spellStart"/>
            <w:r w:rsidRPr="00323376">
              <w:rPr>
                <w:rFonts w:asciiTheme="minorHAnsi" w:hAnsiTheme="minorHAnsi" w:cstheme="minorHAnsi"/>
                <w:sz w:val="16"/>
                <w:szCs w:val="16"/>
              </w:rPr>
              <w:t>dispersule</w:t>
            </w:r>
            <w:proofErr w:type="spellEnd"/>
            <w:r w:rsidRPr="00323376">
              <w:rPr>
                <w:rFonts w:asciiTheme="minorHAnsi" w:hAnsiTheme="minorHAnsi" w:cstheme="minorHAnsi"/>
                <w:sz w:val="16"/>
                <w:szCs w:val="16"/>
              </w:rPr>
              <w:t xml:space="preserve"> width</w:t>
            </w:r>
          </w:p>
        </w:tc>
        <w:tc>
          <w:tcPr>
            <w:tcW w:w="992" w:type="dxa"/>
          </w:tcPr>
          <w:p w14:paraId="7B7DC582" w14:textId="352211AE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Continuous</w:t>
            </w:r>
          </w:p>
        </w:tc>
        <w:tc>
          <w:tcPr>
            <w:tcW w:w="992" w:type="dxa"/>
          </w:tcPr>
          <w:p w14:paraId="230EFFD8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cm</w:t>
            </w:r>
          </w:p>
        </w:tc>
        <w:tc>
          <w:tcPr>
            <w:tcW w:w="993" w:type="dxa"/>
          </w:tcPr>
          <w:p w14:paraId="1179BF70" w14:textId="0F708A0E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1002</w:t>
            </w:r>
          </w:p>
        </w:tc>
        <w:tc>
          <w:tcPr>
            <w:tcW w:w="992" w:type="dxa"/>
          </w:tcPr>
          <w:p w14:paraId="06B1E77C" w14:textId="288029A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39</w:t>
            </w:r>
          </w:p>
        </w:tc>
      </w:tr>
      <w:tr w:rsidR="00771E8C" w:rsidRPr="00CC4F30" w14:paraId="625E7B28" w14:textId="77777777" w:rsidTr="00756DD8">
        <w:tc>
          <w:tcPr>
            <w:tcW w:w="1771" w:type="dxa"/>
          </w:tcPr>
          <w:p w14:paraId="0C1CB0B8" w14:textId="79F97AF6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proofErr w:type="spellStart"/>
            <w:r>
              <w:rPr>
                <w:rFonts w:asciiTheme="minorHAnsi" w:hAnsiTheme="minorHAnsi" w:cstheme="minorHAnsi"/>
                <w:sz w:val="16"/>
                <w:szCs w:val="16"/>
              </w:rPr>
              <w:t>FruitSizeCategorical</w:t>
            </w:r>
            <w:proofErr w:type="spellEnd"/>
          </w:p>
        </w:tc>
        <w:tc>
          <w:tcPr>
            <w:tcW w:w="2057" w:type="dxa"/>
          </w:tcPr>
          <w:p w14:paraId="43B42DED" w14:textId="3CE43A7E" w:rsidR="00771E8C" w:rsidRPr="00CC4F30" w:rsidRDefault="00771E8C" w:rsidP="00756DD8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 w:rsidRPr="00A06283">
              <w:rPr>
                <w:rFonts w:asciiTheme="minorHAnsi" w:hAnsiTheme="minorHAnsi" w:cstheme="minorHAnsi"/>
                <w:sz w:val="16"/>
                <w:szCs w:val="16"/>
              </w:rPr>
              <w:t xml:space="preserve">Species classified into small-fruited palms (fruits &lt; 4 cm in length) and large-fruited palms (fruits ≥ 4 cm in length), 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t>following ref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fldChar w:fldCharType="begin"/>
            </w:r>
            <w:r w:rsidR="00756DD8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&lt;EndNote&gt;&lt;Cite&gt;&lt;Author&gt;Onstein&lt;/Author&gt;&lt;Year&gt;2017&lt;/Year&gt;&lt;RecNum&gt;6371&lt;/RecNum&gt;&lt;DisplayText&gt;&lt;style face="superscript"&gt;4&lt;/style&gt;&lt;/DisplayText&gt;&lt;record&gt;&lt;rec-number&gt;6371&lt;/rec-number&gt;&lt;foreign-keys&gt;&lt;key app="EN" db-id="dxa0r2tw4v55xte0awe59w0ypxrfz9a2zpst" timestamp="1509628891"&gt;6371&lt;/key&gt;&lt;/foreign-keys&gt;&lt;ref-type name="Journal Article"&gt;17&lt;/ref-type&gt;&lt;contributors&gt;&lt;authors&gt;&lt;author&gt;Onstein, Renske E.&lt;/author&gt;&lt;author&gt;Baker, William J.&lt;/author&gt;&lt;author&gt;Couvreur, Thomas L. P.&lt;/author&gt;&lt;author&gt;Faurby, Søren&lt;/author&gt;&lt;author&gt;Svenning, Jens-Christian&lt;/author&gt;&lt;author&gt;Kissling, W. Daniel&lt;/author&gt;&lt;/authors&gt;&lt;/contributors&gt;&lt;titles&gt;&lt;title&gt;Frugivory-related traits promote speciation of tropical palms&lt;/title&gt;&lt;secondary-title&gt;Nature Ecology &amp;amp; Evolution&lt;/secondary-title&gt;&lt;/titles&gt;&lt;periodical&gt;&lt;full-title&gt;Nature Ecology &amp;amp; Evolution&lt;/full-title&gt;&lt;/periodical&gt;&lt;pages&gt;1903–1911&lt;/pages&gt;&lt;volume&gt;1&lt;/volume&gt;&lt;dates&gt;&lt;year&gt;2017&lt;/year&gt;&lt;pub-dates&gt;&lt;date&gt;2017/10/23&lt;/date&gt;&lt;/pub-dates&gt;&lt;/dates&gt;&lt;isbn&gt;2397-334X&lt;/isbn&gt;&lt;urls&gt;&lt;related-urls&gt;&lt;url&gt;https://doi.org/10.1038/s41559-017-0348-7&lt;/url&gt;&lt;/related-urls&gt;&lt;/urls&gt;&lt;electronic-resource-num&gt;10.1038/s41559-017-0348-7&lt;/electronic-resource-num&gt;&lt;/record&gt;&lt;/Cite&gt;&lt;/EndNote&gt;</w:instrText>
            </w:r>
            <w:r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756DD8" w:rsidRPr="00756DD8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4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992" w:type="dxa"/>
          </w:tcPr>
          <w:p w14:paraId="7D10F872" w14:textId="48F3D1A4" w:rsidR="00771E8C" w:rsidRPr="00CC4F30" w:rsidRDefault="00756DD8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-</w:t>
            </w:r>
          </w:p>
        </w:tc>
        <w:tc>
          <w:tcPr>
            <w:tcW w:w="992" w:type="dxa"/>
          </w:tcPr>
          <w:p w14:paraId="7252C7F1" w14:textId="4B00E9AA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Categorical</w:t>
            </w:r>
          </w:p>
        </w:tc>
        <w:tc>
          <w:tcPr>
            <w:tcW w:w="992" w:type="dxa"/>
          </w:tcPr>
          <w:p w14:paraId="6CCD6980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s</w:t>
            </w:r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mall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t xml:space="preserve">, </w:t>
            </w:r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large</w:t>
            </w:r>
          </w:p>
        </w:tc>
        <w:tc>
          <w:tcPr>
            <w:tcW w:w="993" w:type="dxa"/>
          </w:tcPr>
          <w:p w14:paraId="1F554492" w14:textId="40CA54C6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2052</w:t>
            </w:r>
          </w:p>
        </w:tc>
        <w:tc>
          <w:tcPr>
            <w:tcW w:w="992" w:type="dxa"/>
          </w:tcPr>
          <w:p w14:paraId="25344C43" w14:textId="684572B6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80</w:t>
            </w:r>
          </w:p>
        </w:tc>
      </w:tr>
      <w:tr w:rsidR="00771E8C" w:rsidRPr="00CC4F30" w14:paraId="15CD2C84" w14:textId="77777777" w:rsidTr="00756DD8">
        <w:tc>
          <w:tcPr>
            <w:tcW w:w="1771" w:type="dxa"/>
          </w:tcPr>
          <w:p w14:paraId="5DA79F0C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proofErr w:type="spellStart"/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FruitShape</w:t>
            </w:r>
            <w:proofErr w:type="spellEnd"/>
          </w:p>
        </w:tc>
        <w:tc>
          <w:tcPr>
            <w:tcW w:w="2057" w:type="dxa"/>
          </w:tcPr>
          <w:p w14:paraId="028D7052" w14:textId="24565738" w:rsidR="00771E8C" w:rsidRPr="00CC4F30" w:rsidRDefault="00771E8C" w:rsidP="00C518C5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Description of fruit shape as provided in a monograph or species description</w:t>
            </w:r>
          </w:p>
        </w:tc>
        <w:tc>
          <w:tcPr>
            <w:tcW w:w="992" w:type="dxa"/>
          </w:tcPr>
          <w:p w14:paraId="2A4ADE39" w14:textId="4CBE62E2" w:rsidR="00771E8C" w:rsidRPr="00CC4F30" w:rsidRDefault="00756DD8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-</w:t>
            </w:r>
          </w:p>
        </w:tc>
        <w:tc>
          <w:tcPr>
            <w:tcW w:w="992" w:type="dxa"/>
          </w:tcPr>
          <w:p w14:paraId="071AAEEB" w14:textId="0F181784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Categorical</w:t>
            </w:r>
          </w:p>
        </w:tc>
        <w:tc>
          <w:tcPr>
            <w:tcW w:w="992" w:type="dxa"/>
          </w:tcPr>
          <w:p w14:paraId="25B51889" w14:textId="30D993E0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Ellipsoid, elongate, fusiform, globose, ovoid, pyramidal, rounded</w:t>
            </w:r>
          </w:p>
        </w:tc>
        <w:tc>
          <w:tcPr>
            <w:tcW w:w="993" w:type="dxa"/>
          </w:tcPr>
          <w:p w14:paraId="2F7AFBDB" w14:textId="5BA59826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1791</w:t>
            </w:r>
          </w:p>
        </w:tc>
        <w:tc>
          <w:tcPr>
            <w:tcW w:w="992" w:type="dxa"/>
          </w:tcPr>
          <w:p w14:paraId="1C1CBEB7" w14:textId="68FDDE95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70</w:t>
            </w:r>
          </w:p>
        </w:tc>
      </w:tr>
      <w:tr w:rsidR="00771E8C" w:rsidRPr="00CC4F30" w14:paraId="1BCAA334" w14:textId="77777777" w:rsidTr="00756DD8">
        <w:tc>
          <w:tcPr>
            <w:tcW w:w="1771" w:type="dxa"/>
          </w:tcPr>
          <w:p w14:paraId="7B317E5B" w14:textId="519ADA2A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proofErr w:type="spellStart"/>
            <w:r w:rsidRPr="005B1632">
              <w:rPr>
                <w:rFonts w:asciiTheme="minorHAnsi" w:hAnsiTheme="minorHAnsi" w:cstheme="minorHAnsi"/>
                <w:sz w:val="16"/>
                <w:szCs w:val="16"/>
              </w:rPr>
              <w:t>FruitColorDescription</w:t>
            </w:r>
            <w:proofErr w:type="spellEnd"/>
          </w:p>
        </w:tc>
        <w:tc>
          <w:tcPr>
            <w:tcW w:w="2057" w:type="dxa"/>
          </w:tcPr>
          <w:p w14:paraId="34C96CAC" w14:textId="71838C7E" w:rsidR="00771E8C" w:rsidRPr="00CC4F30" w:rsidRDefault="00771E8C" w:rsidP="005B1632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 xml:space="preserve">Verbatim description of fruit color (e.g. </w:t>
            </w:r>
            <w:r w:rsidRPr="005B1632">
              <w:rPr>
                <w:rFonts w:asciiTheme="minorHAnsi" w:hAnsiTheme="minorHAnsi" w:cstheme="minorHAnsi"/>
                <w:sz w:val="16"/>
                <w:szCs w:val="16"/>
              </w:rPr>
              <w:t>red to dark purple, green to orange to red, purple-brown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t>) as provided in a monograph or species description</w:t>
            </w:r>
          </w:p>
        </w:tc>
        <w:tc>
          <w:tcPr>
            <w:tcW w:w="992" w:type="dxa"/>
          </w:tcPr>
          <w:p w14:paraId="399323DF" w14:textId="3EE45DEE" w:rsidR="00771E8C" w:rsidRPr="00CC4F30" w:rsidRDefault="00756DD8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-</w:t>
            </w:r>
          </w:p>
        </w:tc>
        <w:tc>
          <w:tcPr>
            <w:tcW w:w="992" w:type="dxa"/>
          </w:tcPr>
          <w:p w14:paraId="2E5ACB3E" w14:textId="153BFE30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Descriptive</w:t>
            </w:r>
          </w:p>
        </w:tc>
        <w:tc>
          <w:tcPr>
            <w:tcW w:w="992" w:type="dxa"/>
          </w:tcPr>
          <w:p w14:paraId="6C33CB4F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-</w:t>
            </w:r>
          </w:p>
        </w:tc>
        <w:tc>
          <w:tcPr>
            <w:tcW w:w="993" w:type="dxa"/>
          </w:tcPr>
          <w:p w14:paraId="1A0B81F9" w14:textId="3EC1C94A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1848</w:t>
            </w:r>
          </w:p>
        </w:tc>
        <w:tc>
          <w:tcPr>
            <w:tcW w:w="992" w:type="dxa"/>
          </w:tcPr>
          <w:p w14:paraId="4685F311" w14:textId="5DEF4D3A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72</w:t>
            </w:r>
          </w:p>
        </w:tc>
      </w:tr>
      <w:tr w:rsidR="00771E8C" w:rsidRPr="00D06CC0" w14:paraId="376DAFF3" w14:textId="77777777" w:rsidTr="00756DD8">
        <w:tc>
          <w:tcPr>
            <w:tcW w:w="1771" w:type="dxa"/>
          </w:tcPr>
          <w:p w14:paraId="41CD140C" w14:textId="59F327E4" w:rsidR="00771E8C" w:rsidRPr="00D06CC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proofErr w:type="spellStart"/>
            <w:r w:rsidRPr="00D06CC0">
              <w:rPr>
                <w:rFonts w:asciiTheme="minorHAnsi" w:hAnsiTheme="minorHAnsi" w:cstheme="minorHAnsi"/>
                <w:sz w:val="16"/>
                <w:szCs w:val="16"/>
              </w:rPr>
              <w:t>MainFruitColors</w:t>
            </w:r>
            <w:proofErr w:type="spellEnd"/>
          </w:p>
        </w:tc>
        <w:tc>
          <w:tcPr>
            <w:tcW w:w="2057" w:type="dxa"/>
          </w:tcPr>
          <w:p w14:paraId="7386EB2B" w14:textId="43C6783C" w:rsidR="00771E8C" w:rsidRPr="00D06CC0" w:rsidRDefault="00771E8C" w:rsidP="00FD4458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 w:rsidRPr="00D06CC0">
              <w:rPr>
                <w:rFonts w:asciiTheme="minorHAnsi" w:hAnsiTheme="minorHAnsi" w:cstheme="minorHAnsi"/>
                <w:sz w:val="16"/>
                <w:szCs w:val="16"/>
              </w:rPr>
              <w:t>Main fruit colors summarized from fruit color descriptions (black, yellow, orange, red, purple etc.)</w:t>
            </w:r>
          </w:p>
        </w:tc>
        <w:tc>
          <w:tcPr>
            <w:tcW w:w="992" w:type="dxa"/>
          </w:tcPr>
          <w:p w14:paraId="49CB1EE1" w14:textId="59F44787" w:rsidR="00771E8C" w:rsidRPr="00D06CC0" w:rsidRDefault="00756DD8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-</w:t>
            </w:r>
          </w:p>
        </w:tc>
        <w:tc>
          <w:tcPr>
            <w:tcW w:w="992" w:type="dxa"/>
          </w:tcPr>
          <w:p w14:paraId="19F8D685" w14:textId="5CD3F0D6" w:rsidR="00771E8C" w:rsidRPr="00D06CC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 w:rsidRPr="00D06CC0">
              <w:rPr>
                <w:rFonts w:asciiTheme="minorHAnsi" w:hAnsiTheme="minorHAnsi" w:cstheme="minorHAnsi"/>
                <w:sz w:val="16"/>
                <w:szCs w:val="16"/>
              </w:rPr>
              <w:t>Descriptive</w:t>
            </w:r>
          </w:p>
        </w:tc>
        <w:tc>
          <w:tcPr>
            <w:tcW w:w="992" w:type="dxa"/>
          </w:tcPr>
          <w:p w14:paraId="7A4A7691" w14:textId="26F8B268" w:rsidR="00771E8C" w:rsidRPr="00D06CC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 w:rsidRPr="00D06CC0">
              <w:rPr>
                <w:rFonts w:asciiTheme="minorHAnsi" w:hAnsiTheme="minorHAnsi" w:cstheme="minorHAnsi"/>
                <w:sz w:val="16"/>
                <w:szCs w:val="16"/>
              </w:rPr>
              <w:t>-</w:t>
            </w:r>
          </w:p>
        </w:tc>
        <w:tc>
          <w:tcPr>
            <w:tcW w:w="993" w:type="dxa"/>
          </w:tcPr>
          <w:p w14:paraId="15B3991B" w14:textId="73283166" w:rsidR="00771E8C" w:rsidRPr="00D06CC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1799</w:t>
            </w:r>
          </w:p>
        </w:tc>
        <w:tc>
          <w:tcPr>
            <w:tcW w:w="992" w:type="dxa"/>
          </w:tcPr>
          <w:p w14:paraId="2605612D" w14:textId="088841CA" w:rsidR="00771E8C" w:rsidRPr="00D06CC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70</w:t>
            </w:r>
          </w:p>
        </w:tc>
      </w:tr>
      <w:tr w:rsidR="00771E8C" w:rsidRPr="00D06CC0" w14:paraId="56CDA649" w14:textId="77777777" w:rsidTr="00756DD8">
        <w:tc>
          <w:tcPr>
            <w:tcW w:w="1771" w:type="dxa"/>
            <w:tcBorders>
              <w:bottom w:val="single" w:sz="4" w:space="0" w:color="auto"/>
            </w:tcBorders>
          </w:tcPr>
          <w:p w14:paraId="06ABA6C6" w14:textId="525B3517" w:rsidR="00771E8C" w:rsidRPr="00D06CC0" w:rsidRDefault="00771E8C" w:rsidP="00156A92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 w:rsidRPr="00D06CC0">
              <w:rPr>
                <w:rFonts w:asciiTheme="minorHAnsi" w:hAnsiTheme="minorHAnsi" w:cstheme="minorHAnsi"/>
                <w:sz w:val="16"/>
                <w:szCs w:val="16"/>
              </w:rPr>
              <w:t>Conspicuousness</w:t>
            </w:r>
          </w:p>
        </w:tc>
        <w:tc>
          <w:tcPr>
            <w:tcW w:w="2057" w:type="dxa"/>
            <w:tcBorders>
              <w:bottom w:val="single" w:sz="4" w:space="0" w:color="auto"/>
            </w:tcBorders>
          </w:tcPr>
          <w:p w14:paraId="0229AF5C" w14:textId="1B7EA699" w:rsidR="00771E8C" w:rsidRPr="00D06CC0" w:rsidRDefault="00771E8C" w:rsidP="00156A92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 w:rsidRPr="00D06CC0">
              <w:rPr>
                <w:rFonts w:asciiTheme="minorHAnsi" w:hAnsiTheme="minorHAnsi" w:cstheme="minorHAnsi"/>
                <w:sz w:val="16"/>
                <w:szCs w:val="16"/>
              </w:rPr>
              <w:t xml:space="preserve">Main fruit colors classified into conspicuous colors 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t xml:space="preserve">(e.g. </w:t>
            </w:r>
            <w:r w:rsidRPr="00D06CC0">
              <w:rPr>
                <w:rFonts w:asciiTheme="minorHAnsi" w:hAnsiTheme="minorHAnsi" w:cstheme="minorHAnsi"/>
                <w:sz w:val="16"/>
                <w:szCs w:val="16"/>
              </w:rPr>
              <w:t>orange, red, yellow, pink, crimson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t xml:space="preserve">, </w:t>
            </w:r>
            <w:r w:rsidRPr="00D06CC0">
              <w:rPr>
                <w:rFonts w:asciiTheme="minorHAnsi" w:hAnsiTheme="minorHAnsi" w:cstheme="minorHAnsi"/>
                <w:sz w:val="16"/>
                <w:szCs w:val="16"/>
              </w:rPr>
              <w:t>scarlet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t xml:space="preserve">) </w:t>
            </w:r>
            <w:r w:rsidRPr="00D06CC0">
              <w:rPr>
                <w:rFonts w:asciiTheme="minorHAnsi" w:hAnsiTheme="minorHAnsi" w:cstheme="minorHAnsi"/>
                <w:sz w:val="16"/>
                <w:szCs w:val="16"/>
              </w:rPr>
              <w:t>vs. cryptic colors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t xml:space="preserve"> (</w:t>
            </w:r>
            <w:r w:rsidRPr="00D06CC0">
              <w:rPr>
                <w:rFonts w:asciiTheme="minorHAnsi" w:hAnsiTheme="minorHAnsi" w:cstheme="minorHAnsi"/>
                <w:sz w:val="16"/>
                <w:szCs w:val="16"/>
              </w:rPr>
              <w:t>brown, black, green, blue, cream, gre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t xml:space="preserve">y, ivory, </w:t>
            </w:r>
            <w:proofErr w:type="spellStart"/>
            <w:r>
              <w:rPr>
                <w:rFonts w:asciiTheme="minorHAnsi" w:hAnsiTheme="minorHAnsi" w:cstheme="minorHAnsi"/>
                <w:sz w:val="16"/>
                <w:szCs w:val="16"/>
              </w:rPr>
              <w:t>straw-coloured</w:t>
            </w:r>
            <w:proofErr w:type="spellEnd"/>
            <w:r>
              <w:rPr>
                <w:rFonts w:asciiTheme="minorHAnsi" w:hAnsiTheme="minorHAnsi" w:cstheme="minorHAnsi"/>
                <w:sz w:val="16"/>
                <w:szCs w:val="16"/>
              </w:rPr>
              <w:t xml:space="preserve">, white, </w:t>
            </w:r>
            <w:r w:rsidRPr="00D06CC0">
              <w:rPr>
                <w:rFonts w:asciiTheme="minorHAnsi" w:hAnsiTheme="minorHAnsi" w:cstheme="minorHAnsi"/>
                <w:sz w:val="16"/>
                <w:szCs w:val="16"/>
              </w:rPr>
              <w:t>purple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t>)</w:t>
            </w:r>
          </w:p>
        </w:tc>
        <w:tc>
          <w:tcPr>
            <w:tcW w:w="992" w:type="dxa"/>
            <w:tcBorders>
              <w:bottom w:val="single" w:sz="4" w:space="0" w:color="auto"/>
            </w:tcBorders>
          </w:tcPr>
          <w:p w14:paraId="2AEF690E" w14:textId="0B68FE9B" w:rsidR="00771E8C" w:rsidRPr="00CC4F30" w:rsidRDefault="00756DD8" w:rsidP="00156A92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-</w:t>
            </w:r>
          </w:p>
        </w:tc>
        <w:tc>
          <w:tcPr>
            <w:tcW w:w="992" w:type="dxa"/>
            <w:tcBorders>
              <w:bottom w:val="single" w:sz="4" w:space="0" w:color="auto"/>
            </w:tcBorders>
          </w:tcPr>
          <w:p w14:paraId="1438FD18" w14:textId="106C6F1D" w:rsidR="00771E8C" w:rsidRPr="00D06CC0" w:rsidRDefault="00771E8C" w:rsidP="00156A92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Categorical</w:t>
            </w:r>
          </w:p>
        </w:tc>
        <w:tc>
          <w:tcPr>
            <w:tcW w:w="992" w:type="dxa"/>
            <w:tcBorders>
              <w:bottom w:val="single" w:sz="4" w:space="0" w:color="auto"/>
            </w:tcBorders>
          </w:tcPr>
          <w:p w14:paraId="69523CB0" w14:textId="15DDE41C" w:rsidR="00771E8C" w:rsidRPr="00D06CC0" w:rsidRDefault="00771E8C" w:rsidP="00156A92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 w:rsidRPr="00D06CC0">
              <w:rPr>
                <w:rFonts w:asciiTheme="minorHAnsi" w:hAnsiTheme="minorHAnsi" w:cstheme="minorHAnsi"/>
                <w:sz w:val="16"/>
                <w:szCs w:val="16"/>
              </w:rPr>
              <w:t>conspicuous, cryptic</w:t>
            </w:r>
          </w:p>
        </w:tc>
        <w:tc>
          <w:tcPr>
            <w:tcW w:w="993" w:type="dxa"/>
            <w:tcBorders>
              <w:bottom w:val="single" w:sz="4" w:space="0" w:color="auto"/>
            </w:tcBorders>
          </w:tcPr>
          <w:p w14:paraId="12EF1AE9" w14:textId="4D5ECEC1" w:rsidR="00771E8C" w:rsidRPr="00D06CC0" w:rsidRDefault="00771E8C" w:rsidP="00D6185B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1799</w:t>
            </w:r>
          </w:p>
        </w:tc>
        <w:tc>
          <w:tcPr>
            <w:tcW w:w="992" w:type="dxa"/>
            <w:tcBorders>
              <w:bottom w:val="single" w:sz="4" w:space="0" w:color="auto"/>
            </w:tcBorders>
          </w:tcPr>
          <w:p w14:paraId="79E8107E" w14:textId="58150462" w:rsidR="00771E8C" w:rsidRPr="00D06CC0" w:rsidRDefault="00771E8C" w:rsidP="00156A92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70</w:t>
            </w:r>
          </w:p>
        </w:tc>
      </w:tr>
    </w:tbl>
    <w:p w14:paraId="03A0A631" w14:textId="77777777" w:rsidR="0083576A" w:rsidRDefault="0083576A" w:rsidP="0083576A">
      <w:pPr>
        <w:rPr>
          <w:rFonts w:ascii="Times New Roman" w:hAnsi="Times New Roman"/>
        </w:rPr>
      </w:pPr>
    </w:p>
    <w:p w14:paraId="68F9957C" w14:textId="77777777" w:rsidR="008D4867" w:rsidRDefault="008D4867" w:rsidP="0083576A">
      <w:pPr>
        <w:rPr>
          <w:rFonts w:ascii="Times New Roman" w:hAnsi="Times New Roman"/>
        </w:rPr>
      </w:pPr>
    </w:p>
    <w:p w14:paraId="034A7889" w14:textId="7E3FBAF2" w:rsidR="00D5340E" w:rsidRPr="00D5340E" w:rsidRDefault="00D5340E" w:rsidP="0083576A">
      <w:pPr>
        <w:rPr>
          <w:rFonts w:ascii="Times New Roman" w:hAnsi="Times New Roman"/>
          <w:b/>
        </w:rPr>
      </w:pPr>
      <w:r w:rsidRPr="00D5340E">
        <w:rPr>
          <w:rFonts w:ascii="Times New Roman" w:hAnsi="Times New Roman"/>
          <w:b/>
        </w:rPr>
        <w:lastRenderedPageBreak/>
        <w:t>References</w:t>
      </w:r>
    </w:p>
    <w:p w14:paraId="40919BA6" w14:textId="77777777" w:rsidR="00756DD8" w:rsidRPr="00756DD8" w:rsidRDefault="00D5340E" w:rsidP="00756DD8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756DD8" w:rsidRPr="00756DD8">
        <w:t>1</w:t>
      </w:r>
      <w:r w:rsidR="00756DD8" w:rsidRPr="00756DD8">
        <w:tab/>
        <w:t>Kissling, W. D.</w:t>
      </w:r>
      <w:r w:rsidR="00756DD8" w:rsidRPr="00756DD8">
        <w:rPr>
          <w:i/>
        </w:rPr>
        <w:t xml:space="preserve"> et al.</w:t>
      </w:r>
      <w:r w:rsidR="00756DD8" w:rsidRPr="00756DD8">
        <w:t xml:space="preserve"> Data from: PalmTraits 1.0, a species-level functional trait database for palms worldwide. </w:t>
      </w:r>
      <w:r w:rsidR="00756DD8" w:rsidRPr="00756DD8">
        <w:rPr>
          <w:i/>
        </w:rPr>
        <w:t>Dryad</w:t>
      </w:r>
      <w:r w:rsidR="00756DD8" w:rsidRPr="00756DD8">
        <w:t>, doi:TO BE PROVIDED (2019).</w:t>
      </w:r>
    </w:p>
    <w:p w14:paraId="52FCB25F" w14:textId="77777777" w:rsidR="00756DD8" w:rsidRPr="00756DD8" w:rsidRDefault="00756DD8" w:rsidP="00756DD8">
      <w:pPr>
        <w:pStyle w:val="EndNoteBibliography"/>
        <w:ind w:left="720" w:hanging="720"/>
      </w:pPr>
      <w:r w:rsidRPr="00756DD8">
        <w:t>2</w:t>
      </w:r>
      <w:r w:rsidRPr="00756DD8">
        <w:tab/>
        <w:t>Garnier, E.</w:t>
      </w:r>
      <w:r w:rsidRPr="00756DD8">
        <w:rPr>
          <w:i/>
        </w:rPr>
        <w:t xml:space="preserve"> et al.</w:t>
      </w:r>
      <w:r w:rsidRPr="00756DD8">
        <w:t xml:space="preserve"> Towards a thesaurus of plant characteristics: an ecological contribution. </w:t>
      </w:r>
      <w:r w:rsidRPr="00756DD8">
        <w:rPr>
          <w:i/>
        </w:rPr>
        <w:t>Journal of Ecology</w:t>
      </w:r>
      <w:r w:rsidRPr="00756DD8">
        <w:t xml:space="preserve"> </w:t>
      </w:r>
      <w:r w:rsidRPr="00756DD8">
        <w:rPr>
          <w:b/>
        </w:rPr>
        <w:t>105</w:t>
      </w:r>
      <w:r w:rsidRPr="00756DD8">
        <w:t>, 298–309, doi:10.1111/1365-2745.12698 (2017).</w:t>
      </w:r>
    </w:p>
    <w:p w14:paraId="7E4956E6" w14:textId="77777777" w:rsidR="00756DD8" w:rsidRPr="00756DD8" w:rsidRDefault="00756DD8" w:rsidP="00756DD8">
      <w:pPr>
        <w:pStyle w:val="EndNoteBibliography"/>
        <w:ind w:left="720" w:hanging="720"/>
      </w:pPr>
      <w:r w:rsidRPr="00756DD8">
        <w:t>3</w:t>
      </w:r>
      <w:r w:rsidRPr="00756DD8">
        <w:tab/>
        <w:t xml:space="preserve">Govaerts, R. &amp; Dransfield, J. </w:t>
      </w:r>
      <w:r w:rsidRPr="00756DD8">
        <w:rPr>
          <w:i/>
        </w:rPr>
        <w:t>World checklist of palms</w:t>
      </w:r>
      <w:r w:rsidRPr="00756DD8">
        <w:t>.  (Royal Botanic Gardens Kew, 2005).</w:t>
      </w:r>
    </w:p>
    <w:p w14:paraId="3CE3E7B1" w14:textId="77777777" w:rsidR="00756DD8" w:rsidRPr="00756DD8" w:rsidRDefault="00756DD8" w:rsidP="00756DD8">
      <w:pPr>
        <w:pStyle w:val="EndNoteBibliography"/>
        <w:ind w:left="720" w:hanging="720"/>
      </w:pPr>
      <w:r w:rsidRPr="00756DD8">
        <w:t>4</w:t>
      </w:r>
      <w:r w:rsidRPr="00756DD8">
        <w:tab/>
        <w:t>Onstein, R. E.</w:t>
      </w:r>
      <w:r w:rsidRPr="00756DD8">
        <w:rPr>
          <w:i/>
        </w:rPr>
        <w:t xml:space="preserve"> et al.</w:t>
      </w:r>
      <w:r w:rsidRPr="00756DD8">
        <w:t xml:space="preserve"> Frugivory-related traits promote speciation of tropical palms. </w:t>
      </w:r>
      <w:r w:rsidRPr="00756DD8">
        <w:rPr>
          <w:i/>
        </w:rPr>
        <w:t>Nature Ecology &amp; Evolution</w:t>
      </w:r>
      <w:r w:rsidRPr="00756DD8">
        <w:t xml:space="preserve"> </w:t>
      </w:r>
      <w:r w:rsidRPr="00756DD8">
        <w:rPr>
          <w:b/>
        </w:rPr>
        <w:t>1</w:t>
      </w:r>
      <w:r w:rsidRPr="00756DD8">
        <w:t>, 1903–1911, doi:10.1038/s41559-017-0348-7 (2017).</w:t>
      </w:r>
    </w:p>
    <w:p w14:paraId="107DE12B" w14:textId="7D97A00C" w:rsidR="00D834B3" w:rsidRPr="00447D33" w:rsidRDefault="00D5340E" w:rsidP="00D5340E">
      <w:pPr>
        <w:pStyle w:val="Heading3"/>
        <w:spacing w:before="0" w:after="0"/>
      </w:pPr>
      <w:r>
        <w:fldChar w:fldCharType="end"/>
      </w:r>
    </w:p>
    <w:sectPr w:rsidR="00D834B3" w:rsidRPr="00447D33" w:rsidSect="002E320D">
      <w:footerReference w:type="default" r:id="rId8"/>
      <w:pgSz w:w="11906" w:h="16838"/>
      <w:pgMar w:top="1361" w:right="1786" w:bottom="1361" w:left="1786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390D0EA" w14:textId="77777777" w:rsidR="00D111E0" w:rsidRDefault="00D111E0" w:rsidP="007D356C">
      <w:r>
        <w:separator/>
      </w:r>
    </w:p>
  </w:endnote>
  <w:endnote w:type="continuationSeparator" w:id="0">
    <w:p w14:paraId="7265FC9B" w14:textId="77777777" w:rsidR="00D111E0" w:rsidRDefault="00D111E0" w:rsidP="007D356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S Mincho">
    <w:altName w:val="ＭＳ 明朝"/>
    <w:panose1 w:val="02020609040205080304"/>
    <w:charset w:val="80"/>
    <w:family w:val="roman"/>
    <w:notTrueType/>
    <w:pitch w:val="fixed"/>
    <w:sig w:usb0="00000000" w:usb1="08070000" w:usb2="00000010" w:usb3="00000000" w:csb0="00020000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45860909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F03652B" w14:textId="1E1216BB" w:rsidR="00662D30" w:rsidRDefault="00662D30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8D4867">
          <w:rPr>
            <w:noProof/>
          </w:rPr>
          <w:t>3</w:t>
        </w:r>
        <w:r>
          <w:rPr>
            <w:noProof/>
          </w:rPr>
          <w:fldChar w:fldCharType="end"/>
        </w:r>
      </w:p>
    </w:sdtContent>
  </w:sdt>
  <w:p w14:paraId="21B52D0D" w14:textId="77777777" w:rsidR="00662D30" w:rsidRDefault="00662D30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876B89E" w14:textId="77777777" w:rsidR="00D111E0" w:rsidRDefault="00D111E0" w:rsidP="007D356C">
      <w:r>
        <w:separator/>
      </w:r>
    </w:p>
  </w:footnote>
  <w:footnote w:type="continuationSeparator" w:id="0">
    <w:p w14:paraId="5BD45AE2" w14:textId="77777777" w:rsidR="00D111E0" w:rsidRDefault="00D111E0" w:rsidP="007D356C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000001"/>
    <w:multiLevelType w:val="hybridMultilevel"/>
    <w:tmpl w:val="00000001"/>
    <w:lvl w:ilvl="0" w:tplc="00000001">
      <w:start w:val="1"/>
      <w:numFmt w:val="decimal"/>
      <w:lvlText w:val="%1.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" w15:restartNumberingAfterBreak="0">
    <w:nsid w:val="04D03F04"/>
    <w:multiLevelType w:val="hybridMultilevel"/>
    <w:tmpl w:val="6650917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81365A4"/>
    <w:multiLevelType w:val="hybridMultilevel"/>
    <w:tmpl w:val="D3B2F39E"/>
    <w:lvl w:ilvl="0" w:tplc="08090001">
      <w:start w:val="1"/>
      <w:numFmt w:val="bullet"/>
      <w:lvlText w:val=""/>
      <w:lvlJc w:val="left"/>
      <w:pPr>
        <w:ind w:left="1128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848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568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288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008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728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448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168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888" w:hanging="360"/>
      </w:pPr>
      <w:rPr>
        <w:rFonts w:ascii="Wingdings" w:hAnsi="Wingdings" w:hint="default"/>
      </w:rPr>
    </w:lvl>
  </w:abstractNum>
  <w:abstractNum w:abstractNumId="3" w15:restartNumberingAfterBreak="0">
    <w:nsid w:val="106C3AAC"/>
    <w:multiLevelType w:val="hybridMultilevel"/>
    <w:tmpl w:val="3F0E6E2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58F4AA7"/>
    <w:multiLevelType w:val="hybridMultilevel"/>
    <w:tmpl w:val="2C9CE2E8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3AE639D1"/>
    <w:multiLevelType w:val="hybridMultilevel"/>
    <w:tmpl w:val="815C2F2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43C3457E"/>
    <w:multiLevelType w:val="hybridMultilevel"/>
    <w:tmpl w:val="8E6C6508"/>
    <w:lvl w:ilvl="0" w:tplc="08090001">
      <w:start w:val="1"/>
      <w:numFmt w:val="bullet"/>
      <w:lvlText w:val=""/>
      <w:lvlJc w:val="left"/>
      <w:pPr>
        <w:ind w:left="768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88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208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928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48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68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88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808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528" w:hanging="360"/>
      </w:pPr>
      <w:rPr>
        <w:rFonts w:ascii="Wingdings" w:hAnsi="Wingdings" w:hint="default"/>
      </w:rPr>
    </w:lvl>
  </w:abstractNum>
  <w:abstractNum w:abstractNumId="7" w15:restartNumberingAfterBreak="0">
    <w:nsid w:val="4B2A52BA"/>
    <w:multiLevelType w:val="hybridMultilevel"/>
    <w:tmpl w:val="D98C720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4D3B1199"/>
    <w:multiLevelType w:val="hybridMultilevel"/>
    <w:tmpl w:val="7676E6E2"/>
    <w:lvl w:ilvl="0" w:tplc="CEAE6C84">
      <w:start w:val="700"/>
      <w:numFmt w:val="bullet"/>
      <w:lvlText w:val="-"/>
      <w:lvlJc w:val="left"/>
      <w:pPr>
        <w:tabs>
          <w:tab w:val="num" w:pos="720"/>
        </w:tabs>
        <w:ind w:left="720" w:hanging="360"/>
      </w:pPr>
      <w:rPr>
        <w:rFonts w:ascii="Times New Roman" w:eastAsia="Times New Roman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62896716"/>
    <w:multiLevelType w:val="hybridMultilevel"/>
    <w:tmpl w:val="0694A54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68A60279"/>
    <w:multiLevelType w:val="hybridMultilevel"/>
    <w:tmpl w:val="3584952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103838623">
    <w:abstractNumId w:val="8"/>
  </w:num>
  <w:num w:numId="2" w16cid:durableId="1354115081">
    <w:abstractNumId w:val="10"/>
  </w:num>
  <w:num w:numId="3" w16cid:durableId="819880405">
    <w:abstractNumId w:val="5"/>
  </w:num>
  <w:num w:numId="4" w16cid:durableId="889651884">
    <w:abstractNumId w:val="9"/>
  </w:num>
  <w:num w:numId="5" w16cid:durableId="207305772">
    <w:abstractNumId w:val="7"/>
  </w:num>
  <w:num w:numId="6" w16cid:durableId="2032796746">
    <w:abstractNumId w:val="6"/>
  </w:num>
  <w:num w:numId="7" w16cid:durableId="1577130507">
    <w:abstractNumId w:val="3"/>
  </w:num>
  <w:num w:numId="8" w16cid:durableId="1008486341">
    <w:abstractNumId w:val="2"/>
  </w:num>
  <w:num w:numId="9" w16cid:durableId="1161852612">
    <w:abstractNumId w:val="4"/>
  </w:num>
  <w:num w:numId="10" w16cid:durableId="1752506334">
    <w:abstractNumId w:val="0"/>
  </w:num>
  <w:num w:numId="11" w16cid:durableId="479154524">
    <w:abstractNumId w:val="1"/>
  </w:num>
  <w:numIdMacAtCleanup w:val="5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234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xa0r2tw4v55xte0awe59w0ypxrfz9a2zpst&quot;&gt;LiteratureKissling&lt;record-ids&gt;&lt;item&gt;229&lt;/item&gt;&lt;item&gt;5864&lt;/item&gt;&lt;item&gt;6371&lt;/item&gt;&lt;item&gt;7257&lt;/item&gt;&lt;/record-ids&gt;&lt;/item&gt;&lt;/Libraries&gt;"/>
  </w:docVars>
  <w:rsids>
    <w:rsidRoot w:val="00C658AC"/>
    <w:rsid w:val="00002C13"/>
    <w:rsid w:val="0000442D"/>
    <w:rsid w:val="00006BC8"/>
    <w:rsid w:val="00007A8F"/>
    <w:rsid w:val="000100FF"/>
    <w:rsid w:val="000108C0"/>
    <w:rsid w:val="00011886"/>
    <w:rsid w:val="000122FD"/>
    <w:rsid w:val="00014913"/>
    <w:rsid w:val="00014CF0"/>
    <w:rsid w:val="0001705B"/>
    <w:rsid w:val="00021A1F"/>
    <w:rsid w:val="00021A61"/>
    <w:rsid w:val="000222F7"/>
    <w:rsid w:val="000237EE"/>
    <w:rsid w:val="000240F8"/>
    <w:rsid w:val="0002433B"/>
    <w:rsid w:val="00027D07"/>
    <w:rsid w:val="00031FD2"/>
    <w:rsid w:val="00037E74"/>
    <w:rsid w:val="00043EB6"/>
    <w:rsid w:val="00046FF4"/>
    <w:rsid w:val="000534CA"/>
    <w:rsid w:val="00053D3F"/>
    <w:rsid w:val="00053EFA"/>
    <w:rsid w:val="000569F5"/>
    <w:rsid w:val="00057901"/>
    <w:rsid w:val="00062CE2"/>
    <w:rsid w:val="000703DB"/>
    <w:rsid w:val="00070888"/>
    <w:rsid w:val="00071B0B"/>
    <w:rsid w:val="00071C8E"/>
    <w:rsid w:val="00073A90"/>
    <w:rsid w:val="00074055"/>
    <w:rsid w:val="000745E2"/>
    <w:rsid w:val="00076EE2"/>
    <w:rsid w:val="00084255"/>
    <w:rsid w:val="00084A2F"/>
    <w:rsid w:val="00085374"/>
    <w:rsid w:val="00085CC8"/>
    <w:rsid w:val="00086182"/>
    <w:rsid w:val="000862AD"/>
    <w:rsid w:val="0009083B"/>
    <w:rsid w:val="00092691"/>
    <w:rsid w:val="00093AF0"/>
    <w:rsid w:val="00093B4D"/>
    <w:rsid w:val="00095A94"/>
    <w:rsid w:val="000A5234"/>
    <w:rsid w:val="000B1A89"/>
    <w:rsid w:val="000B7CAA"/>
    <w:rsid w:val="000C0413"/>
    <w:rsid w:val="000C0591"/>
    <w:rsid w:val="000C2232"/>
    <w:rsid w:val="000C24AD"/>
    <w:rsid w:val="000C4165"/>
    <w:rsid w:val="000D53F8"/>
    <w:rsid w:val="000D56E0"/>
    <w:rsid w:val="000D5EF6"/>
    <w:rsid w:val="000E038B"/>
    <w:rsid w:val="000E32F9"/>
    <w:rsid w:val="000E3350"/>
    <w:rsid w:val="000E4267"/>
    <w:rsid w:val="000E5B17"/>
    <w:rsid w:val="000E6C58"/>
    <w:rsid w:val="000F0B15"/>
    <w:rsid w:val="000F36F4"/>
    <w:rsid w:val="000F3E48"/>
    <w:rsid w:val="000F5ACB"/>
    <w:rsid w:val="000F6002"/>
    <w:rsid w:val="000F71C0"/>
    <w:rsid w:val="001007C9"/>
    <w:rsid w:val="00101470"/>
    <w:rsid w:val="0010368A"/>
    <w:rsid w:val="00103893"/>
    <w:rsid w:val="00104A1F"/>
    <w:rsid w:val="001115CE"/>
    <w:rsid w:val="00111AC6"/>
    <w:rsid w:val="00112D25"/>
    <w:rsid w:val="00112F5E"/>
    <w:rsid w:val="00114EF9"/>
    <w:rsid w:val="00120BB2"/>
    <w:rsid w:val="001234F4"/>
    <w:rsid w:val="00126074"/>
    <w:rsid w:val="0013362A"/>
    <w:rsid w:val="001366AE"/>
    <w:rsid w:val="00137B87"/>
    <w:rsid w:val="00142088"/>
    <w:rsid w:val="00144B75"/>
    <w:rsid w:val="001547C7"/>
    <w:rsid w:val="00156337"/>
    <w:rsid w:val="00156A92"/>
    <w:rsid w:val="00156DC7"/>
    <w:rsid w:val="00157919"/>
    <w:rsid w:val="00160DB8"/>
    <w:rsid w:val="00165BDF"/>
    <w:rsid w:val="001660D0"/>
    <w:rsid w:val="0017365C"/>
    <w:rsid w:val="00174C4D"/>
    <w:rsid w:val="00177D35"/>
    <w:rsid w:val="00182E0D"/>
    <w:rsid w:val="00183866"/>
    <w:rsid w:val="00186882"/>
    <w:rsid w:val="001937CB"/>
    <w:rsid w:val="00193D06"/>
    <w:rsid w:val="001A0D8C"/>
    <w:rsid w:val="001A2F1A"/>
    <w:rsid w:val="001A3D13"/>
    <w:rsid w:val="001A4000"/>
    <w:rsid w:val="001A42FD"/>
    <w:rsid w:val="001A4FA0"/>
    <w:rsid w:val="001A728B"/>
    <w:rsid w:val="001B06DA"/>
    <w:rsid w:val="001B4187"/>
    <w:rsid w:val="001B524E"/>
    <w:rsid w:val="001B60C4"/>
    <w:rsid w:val="001B77CC"/>
    <w:rsid w:val="001B7E66"/>
    <w:rsid w:val="001C0A5A"/>
    <w:rsid w:val="001C2648"/>
    <w:rsid w:val="001C2747"/>
    <w:rsid w:val="001C447E"/>
    <w:rsid w:val="001C5C17"/>
    <w:rsid w:val="001D1BE4"/>
    <w:rsid w:val="001D1C79"/>
    <w:rsid w:val="001D583D"/>
    <w:rsid w:val="001D7C99"/>
    <w:rsid w:val="001E201A"/>
    <w:rsid w:val="001E404A"/>
    <w:rsid w:val="001E410D"/>
    <w:rsid w:val="001E5B5B"/>
    <w:rsid w:val="001E69D2"/>
    <w:rsid w:val="001F12C5"/>
    <w:rsid w:val="001F26BF"/>
    <w:rsid w:val="001F2BC4"/>
    <w:rsid w:val="001F3762"/>
    <w:rsid w:val="001F5B2E"/>
    <w:rsid w:val="001F77B3"/>
    <w:rsid w:val="00200EAE"/>
    <w:rsid w:val="00201844"/>
    <w:rsid w:val="00202D05"/>
    <w:rsid w:val="00202D60"/>
    <w:rsid w:val="00203769"/>
    <w:rsid w:val="00205C07"/>
    <w:rsid w:val="0021015F"/>
    <w:rsid w:val="00210787"/>
    <w:rsid w:val="00212294"/>
    <w:rsid w:val="00213EE8"/>
    <w:rsid w:val="00213F66"/>
    <w:rsid w:val="00215A9C"/>
    <w:rsid w:val="00222450"/>
    <w:rsid w:val="0022290A"/>
    <w:rsid w:val="0022668B"/>
    <w:rsid w:val="00227D15"/>
    <w:rsid w:val="00230020"/>
    <w:rsid w:val="00230613"/>
    <w:rsid w:val="00234BB7"/>
    <w:rsid w:val="00237430"/>
    <w:rsid w:val="00242612"/>
    <w:rsid w:val="00253CAC"/>
    <w:rsid w:val="00255BD9"/>
    <w:rsid w:val="002608A6"/>
    <w:rsid w:val="00261799"/>
    <w:rsid w:val="0026271B"/>
    <w:rsid w:val="00264AB3"/>
    <w:rsid w:val="00266607"/>
    <w:rsid w:val="002671ED"/>
    <w:rsid w:val="002673AB"/>
    <w:rsid w:val="0027251E"/>
    <w:rsid w:val="002726B2"/>
    <w:rsid w:val="00273742"/>
    <w:rsid w:val="002740B4"/>
    <w:rsid w:val="002758DC"/>
    <w:rsid w:val="002759B2"/>
    <w:rsid w:val="00275D8D"/>
    <w:rsid w:val="002761B6"/>
    <w:rsid w:val="00280010"/>
    <w:rsid w:val="002811F8"/>
    <w:rsid w:val="00281EFD"/>
    <w:rsid w:val="0028517F"/>
    <w:rsid w:val="00291E7C"/>
    <w:rsid w:val="00293033"/>
    <w:rsid w:val="00294D9E"/>
    <w:rsid w:val="00294F26"/>
    <w:rsid w:val="002A145D"/>
    <w:rsid w:val="002A17AC"/>
    <w:rsid w:val="002A3917"/>
    <w:rsid w:val="002A56DE"/>
    <w:rsid w:val="002A5B17"/>
    <w:rsid w:val="002A7BB6"/>
    <w:rsid w:val="002B0E50"/>
    <w:rsid w:val="002B2892"/>
    <w:rsid w:val="002B5352"/>
    <w:rsid w:val="002C3791"/>
    <w:rsid w:val="002C39B8"/>
    <w:rsid w:val="002C473E"/>
    <w:rsid w:val="002C4A7E"/>
    <w:rsid w:val="002C52C2"/>
    <w:rsid w:val="002D03FE"/>
    <w:rsid w:val="002D3C95"/>
    <w:rsid w:val="002E2DD7"/>
    <w:rsid w:val="002E320D"/>
    <w:rsid w:val="002E329C"/>
    <w:rsid w:val="002E50AB"/>
    <w:rsid w:val="002E50D8"/>
    <w:rsid w:val="002E53BD"/>
    <w:rsid w:val="002E6BBE"/>
    <w:rsid w:val="002E6E0B"/>
    <w:rsid w:val="002F0F71"/>
    <w:rsid w:val="002F4983"/>
    <w:rsid w:val="002F53A7"/>
    <w:rsid w:val="002F5DFB"/>
    <w:rsid w:val="003007B5"/>
    <w:rsid w:val="003021F8"/>
    <w:rsid w:val="00306128"/>
    <w:rsid w:val="0030764E"/>
    <w:rsid w:val="00310828"/>
    <w:rsid w:val="00310FC9"/>
    <w:rsid w:val="00312823"/>
    <w:rsid w:val="00312BF2"/>
    <w:rsid w:val="00317644"/>
    <w:rsid w:val="00320FDE"/>
    <w:rsid w:val="00322FB5"/>
    <w:rsid w:val="00323279"/>
    <w:rsid w:val="00323376"/>
    <w:rsid w:val="00323B09"/>
    <w:rsid w:val="00325937"/>
    <w:rsid w:val="00325999"/>
    <w:rsid w:val="0033109F"/>
    <w:rsid w:val="00331A51"/>
    <w:rsid w:val="0033261F"/>
    <w:rsid w:val="00333710"/>
    <w:rsid w:val="00336176"/>
    <w:rsid w:val="00342575"/>
    <w:rsid w:val="00343F30"/>
    <w:rsid w:val="0034453F"/>
    <w:rsid w:val="00344B35"/>
    <w:rsid w:val="00345492"/>
    <w:rsid w:val="00345C03"/>
    <w:rsid w:val="0034683E"/>
    <w:rsid w:val="003514A1"/>
    <w:rsid w:val="003536CD"/>
    <w:rsid w:val="0035396B"/>
    <w:rsid w:val="0035486E"/>
    <w:rsid w:val="00363354"/>
    <w:rsid w:val="0036625D"/>
    <w:rsid w:val="00367E32"/>
    <w:rsid w:val="003722E0"/>
    <w:rsid w:val="00372880"/>
    <w:rsid w:val="00372B9A"/>
    <w:rsid w:val="00374029"/>
    <w:rsid w:val="00374800"/>
    <w:rsid w:val="00382C91"/>
    <w:rsid w:val="003832DF"/>
    <w:rsid w:val="00392EEA"/>
    <w:rsid w:val="00396345"/>
    <w:rsid w:val="00396F60"/>
    <w:rsid w:val="003A0E7B"/>
    <w:rsid w:val="003A1833"/>
    <w:rsid w:val="003A5F03"/>
    <w:rsid w:val="003A6ED5"/>
    <w:rsid w:val="003A7CEC"/>
    <w:rsid w:val="003B01EF"/>
    <w:rsid w:val="003B1BC3"/>
    <w:rsid w:val="003B3C51"/>
    <w:rsid w:val="003B45C2"/>
    <w:rsid w:val="003B4710"/>
    <w:rsid w:val="003B5322"/>
    <w:rsid w:val="003B76A0"/>
    <w:rsid w:val="003C15B6"/>
    <w:rsid w:val="003C222F"/>
    <w:rsid w:val="003C248B"/>
    <w:rsid w:val="003C3904"/>
    <w:rsid w:val="003C491A"/>
    <w:rsid w:val="003C74ED"/>
    <w:rsid w:val="003C793E"/>
    <w:rsid w:val="003D2D0F"/>
    <w:rsid w:val="003D495A"/>
    <w:rsid w:val="003D4F76"/>
    <w:rsid w:val="003D6424"/>
    <w:rsid w:val="003D7722"/>
    <w:rsid w:val="003D7D82"/>
    <w:rsid w:val="003E05E9"/>
    <w:rsid w:val="003E252E"/>
    <w:rsid w:val="003E3EAF"/>
    <w:rsid w:val="003E5313"/>
    <w:rsid w:val="003E6BB8"/>
    <w:rsid w:val="003F030F"/>
    <w:rsid w:val="003F0A43"/>
    <w:rsid w:val="003F18C0"/>
    <w:rsid w:val="003F2B1B"/>
    <w:rsid w:val="003F5641"/>
    <w:rsid w:val="003F5B11"/>
    <w:rsid w:val="003F794A"/>
    <w:rsid w:val="00400734"/>
    <w:rsid w:val="00401D38"/>
    <w:rsid w:val="0040239B"/>
    <w:rsid w:val="00402628"/>
    <w:rsid w:val="004031E3"/>
    <w:rsid w:val="0040323A"/>
    <w:rsid w:val="00403660"/>
    <w:rsid w:val="00403759"/>
    <w:rsid w:val="004126A1"/>
    <w:rsid w:val="00413D64"/>
    <w:rsid w:val="00414747"/>
    <w:rsid w:val="00420E95"/>
    <w:rsid w:val="004234F7"/>
    <w:rsid w:val="00423CD4"/>
    <w:rsid w:val="00425027"/>
    <w:rsid w:val="00426193"/>
    <w:rsid w:val="004261E2"/>
    <w:rsid w:val="00431175"/>
    <w:rsid w:val="00431212"/>
    <w:rsid w:val="004350CA"/>
    <w:rsid w:val="004356F6"/>
    <w:rsid w:val="00435B95"/>
    <w:rsid w:val="00437677"/>
    <w:rsid w:val="00440136"/>
    <w:rsid w:val="0044061F"/>
    <w:rsid w:val="00440C78"/>
    <w:rsid w:val="00441018"/>
    <w:rsid w:val="00443267"/>
    <w:rsid w:val="00443BA3"/>
    <w:rsid w:val="00444C46"/>
    <w:rsid w:val="00444CC9"/>
    <w:rsid w:val="0044653D"/>
    <w:rsid w:val="00447D33"/>
    <w:rsid w:val="00450AC1"/>
    <w:rsid w:val="00450FF1"/>
    <w:rsid w:val="004517C6"/>
    <w:rsid w:val="00454AB7"/>
    <w:rsid w:val="0045572D"/>
    <w:rsid w:val="00456E58"/>
    <w:rsid w:val="0046004B"/>
    <w:rsid w:val="00464783"/>
    <w:rsid w:val="00464EF3"/>
    <w:rsid w:val="004650AE"/>
    <w:rsid w:val="00466118"/>
    <w:rsid w:val="004674CC"/>
    <w:rsid w:val="00467ECA"/>
    <w:rsid w:val="00470450"/>
    <w:rsid w:val="00476664"/>
    <w:rsid w:val="004774E7"/>
    <w:rsid w:val="00481260"/>
    <w:rsid w:val="0048211D"/>
    <w:rsid w:val="00485814"/>
    <w:rsid w:val="00486084"/>
    <w:rsid w:val="00486EBD"/>
    <w:rsid w:val="00496FD9"/>
    <w:rsid w:val="00497AF2"/>
    <w:rsid w:val="00497C94"/>
    <w:rsid w:val="00497DBF"/>
    <w:rsid w:val="004A3FA6"/>
    <w:rsid w:val="004A537A"/>
    <w:rsid w:val="004A5510"/>
    <w:rsid w:val="004A5E4F"/>
    <w:rsid w:val="004A7043"/>
    <w:rsid w:val="004B0523"/>
    <w:rsid w:val="004B2596"/>
    <w:rsid w:val="004B5A0B"/>
    <w:rsid w:val="004B6079"/>
    <w:rsid w:val="004B7E3B"/>
    <w:rsid w:val="004C0138"/>
    <w:rsid w:val="004C0F62"/>
    <w:rsid w:val="004C304C"/>
    <w:rsid w:val="004C6203"/>
    <w:rsid w:val="004C7D6B"/>
    <w:rsid w:val="004D194B"/>
    <w:rsid w:val="004D20F9"/>
    <w:rsid w:val="004D4A99"/>
    <w:rsid w:val="004E0C09"/>
    <w:rsid w:val="004E101E"/>
    <w:rsid w:val="004E1858"/>
    <w:rsid w:val="004E1FA6"/>
    <w:rsid w:val="004E2862"/>
    <w:rsid w:val="004E7530"/>
    <w:rsid w:val="004F3723"/>
    <w:rsid w:val="004F57CA"/>
    <w:rsid w:val="00503E57"/>
    <w:rsid w:val="00507DA5"/>
    <w:rsid w:val="00514938"/>
    <w:rsid w:val="005163BE"/>
    <w:rsid w:val="00517E04"/>
    <w:rsid w:val="00521142"/>
    <w:rsid w:val="00521900"/>
    <w:rsid w:val="0052735B"/>
    <w:rsid w:val="005306ED"/>
    <w:rsid w:val="00532D9C"/>
    <w:rsid w:val="005348D4"/>
    <w:rsid w:val="00540853"/>
    <w:rsid w:val="005414AF"/>
    <w:rsid w:val="00541B25"/>
    <w:rsid w:val="00542705"/>
    <w:rsid w:val="0054543E"/>
    <w:rsid w:val="005469FC"/>
    <w:rsid w:val="00552FEB"/>
    <w:rsid w:val="00553183"/>
    <w:rsid w:val="00554177"/>
    <w:rsid w:val="00557896"/>
    <w:rsid w:val="00557BD7"/>
    <w:rsid w:val="00561EAE"/>
    <w:rsid w:val="00563BCB"/>
    <w:rsid w:val="00563D89"/>
    <w:rsid w:val="00564FDD"/>
    <w:rsid w:val="00566F9E"/>
    <w:rsid w:val="00573323"/>
    <w:rsid w:val="005748D8"/>
    <w:rsid w:val="00574BDE"/>
    <w:rsid w:val="005768C4"/>
    <w:rsid w:val="00577534"/>
    <w:rsid w:val="00581724"/>
    <w:rsid w:val="00582958"/>
    <w:rsid w:val="00583BC9"/>
    <w:rsid w:val="00584A60"/>
    <w:rsid w:val="0058558C"/>
    <w:rsid w:val="005865DB"/>
    <w:rsid w:val="005904C6"/>
    <w:rsid w:val="005907CF"/>
    <w:rsid w:val="0059190C"/>
    <w:rsid w:val="00592D59"/>
    <w:rsid w:val="00593BE0"/>
    <w:rsid w:val="0059401C"/>
    <w:rsid w:val="00595542"/>
    <w:rsid w:val="005958FE"/>
    <w:rsid w:val="00596EDC"/>
    <w:rsid w:val="005A2118"/>
    <w:rsid w:val="005A271C"/>
    <w:rsid w:val="005A337F"/>
    <w:rsid w:val="005A621F"/>
    <w:rsid w:val="005A686D"/>
    <w:rsid w:val="005A7FA2"/>
    <w:rsid w:val="005B1632"/>
    <w:rsid w:val="005B32E1"/>
    <w:rsid w:val="005B34AF"/>
    <w:rsid w:val="005B4243"/>
    <w:rsid w:val="005C43C2"/>
    <w:rsid w:val="005C4F13"/>
    <w:rsid w:val="005C71F4"/>
    <w:rsid w:val="005D1A60"/>
    <w:rsid w:val="005D2548"/>
    <w:rsid w:val="005E04D0"/>
    <w:rsid w:val="005E18FE"/>
    <w:rsid w:val="005E6360"/>
    <w:rsid w:val="005E7690"/>
    <w:rsid w:val="005F09DA"/>
    <w:rsid w:val="005F64D4"/>
    <w:rsid w:val="00603396"/>
    <w:rsid w:val="006044FA"/>
    <w:rsid w:val="00605A16"/>
    <w:rsid w:val="00613ED4"/>
    <w:rsid w:val="00614B7E"/>
    <w:rsid w:val="00620028"/>
    <w:rsid w:val="00620593"/>
    <w:rsid w:val="006218C7"/>
    <w:rsid w:val="00623907"/>
    <w:rsid w:val="00625F4A"/>
    <w:rsid w:val="006264CB"/>
    <w:rsid w:val="00630C9F"/>
    <w:rsid w:val="00634563"/>
    <w:rsid w:val="00635AFB"/>
    <w:rsid w:val="00636B41"/>
    <w:rsid w:val="00637789"/>
    <w:rsid w:val="00643C10"/>
    <w:rsid w:val="00650BB5"/>
    <w:rsid w:val="006513CB"/>
    <w:rsid w:val="00651D06"/>
    <w:rsid w:val="006546C1"/>
    <w:rsid w:val="00661868"/>
    <w:rsid w:val="0066238A"/>
    <w:rsid w:val="00662D30"/>
    <w:rsid w:val="00663123"/>
    <w:rsid w:val="00663142"/>
    <w:rsid w:val="00663149"/>
    <w:rsid w:val="00663C35"/>
    <w:rsid w:val="006652B9"/>
    <w:rsid w:val="0066552A"/>
    <w:rsid w:val="00666ED7"/>
    <w:rsid w:val="00675EF0"/>
    <w:rsid w:val="00676E0A"/>
    <w:rsid w:val="00680690"/>
    <w:rsid w:val="00682CA8"/>
    <w:rsid w:val="0068610C"/>
    <w:rsid w:val="00686445"/>
    <w:rsid w:val="00686AE8"/>
    <w:rsid w:val="00693FF0"/>
    <w:rsid w:val="00694D67"/>
    <w:rsid w:val="006951EE"/>
    <w:rsid w:val="0069592A"/>
    <w:rsid w:val="00696F35"/>
    <w:rsid w:val="006A21F5"/>
    <w:rsid w:val="006A286B"/>
    <w:rsid w:val="006A42F1"/>
    <w:rsid w:val="006A4A64"/>
    <w:rsid w:val="006B09B9"/>
    <w:rsid w:val="006B1E44"/>
    <w:rsid w:val="006B338E"/>
    <w:rsid w:val="006B48FF"/>
    <w:rsid w:val="006B54ED"/>
    <w:rsid w:val="006B6397"/>
    <w:rsid w:val="006B6FF8"/>
    <w:rsid w:val="006B7850"/>
    <w:rsid w:val="006C0D7D"/>
    <w:rsid w:val="006C17B9"/>
    <w:rsid w:val="006C1CED"/>
    <w:rsid w:val="006C2EB6"/>
    <w:rsid w:val="006C6EA3"/>
    <w:rsid w:val="006D1089"/>
    <w:rsid w:val="006D2B6E"/>
    <w:rsid w:val="006D2C30"/>
    <w:rsid w:val="006D5DC2"/>
    <w:rsid w:val="006D6A36"/>
    <w:rsid w:val="006E076E"/>
    <w:rsid w:val="006E1929"/>
    <w:rsid w:val="006E7259"/>
    <w:rsid w:val="006F029B"/>
    <w:rsid w:val="006F1FED"/>
    <w:rsid w:val="006F3732"/>
    <w:rsid w:val="006F3F92"/>
    <w:rsid w:val="006F5237"/>
    <w:rsid w:val="006F53EB"/>
    <w:rsid w:val="006F54A8"/>
    <w:rsid w:val="00705772"/>
    <w:rsid w:val="00706315"/>
    <w:rsid w:val="00706836"/>
    <w:rsid w:val="00713B53"/>
    <w:rsid w:val="00714493"/>
    <w:rsid w:val="00715F9C"/>
    <w:rsid w:val="00716B87"/>
    <w:rsid w:val="00720C24"/>
    <w:rsid w:val="0072441D"/>
    <w:rsid w:val="00724F9A"/>
    <w:rsid w:val="0072691E"/>
    <w:rsid w:val="007269AE"/>
    <w:rsid w:val="00726CC8"/>
    <w:rsid w:val="0072740D"/>
    <w:rsid w:val="00730A5D"/>
    <w:rsid w:val="00733785"/>
    <w:rsid w:val="007356C7"/>
    <w:rsid w:val="00737CE8"/>
    <w:rsid w:val="00742A20"/>
    <w:rsid w:val="00742C6B"/>
    <w:rsid w:val="00746D3F"/>
    <w:rsid w:val="00747FF2"/>
    <w:rsid w:val="00753FA6"/>
    <w:rsid w:val="00754058"/>
    <w:rsid w:val="00756DD8"/>
    <w:rsid w:val="00757004"/>
    <w:rsid w:val="007609CB"/>
    <w:rsid w:val="00761E83"/>
    <w:rsid w:val="00761FF4"/>
    <w:rsid w:val="007625B8"/>
    <w:rsid w:val="00762B19"/>
    <w:rsid w:val="007646AB"/>
    <w:rsid w:val="0076544C"/>
    <w:rsid w:val="00770555"/>
    <w:rsid w:val="00771023"/>
    <w:rsid w:val="00771409"/>
    <w:rsid w:val="00771E8C"/>
    <w:rsid w:val="007724CA"/>
    <w:rsid w:val="007738D4"/>
    <w:rsid w:val="00784409"/>
    <w:rsid w:val="007879D9"/>
    <w:rsid w:val="007879F1"/>
    <w:rsid w:val="00787A71"/>
    <w:rsid w:val="0079234C"/>
    <w:rsid w:val="00792571"/>
    <w:rsid w:val="00793082"/>
    <w:rsid w:val="00793B37"/>
    <w:rsid w:val="00794B93"/>
    <w:rsid w:val="00795309"/>
    <w:rsid w:val="00797781"/>
    <w:rsid w:val="007A17BB"/>
    <w:rsid w:val="007A2A04"/>
    <w:rsid w:val="007A423E"/>
    <w:rsid w:val="007A54EA"/>
    <w:rsid w:val="007A7974"/>
    <w:rsid w:val="007B0966"/>
    <w:rsid w:val="007C1CF3"/>
    <w:rsid w:val="007C376B"/>
    <w:rsid w:val="007C4AF4"/>
    <w:rsid w:val="007C5057"/>
    <w:rsid w:val="007C62DB"/>
    <w:rsid w:val="007D0199"/>
    <w:rsid w:val="007D1FAD"/>
    <w:rsid w:val="007D225D"/>
    <w:rsid w:val="007D31EE"/>
    <w:rsid w:val="007D356C"/>
    <w:rsid w:val="007D37C7"/>
    <w:rsid w:val="007D37FE"/>
    <w:rsid w:val="007D5989"/>
    <w:rsid w:val="007D7776"/>
    <w:rsid w:val="007E7B00"/>
    <w:rsid w:val="007F17E1"/>
    <w:rsid w:val="007F1AE9"/>
    <w:rsid w:val="007F7184"/>
    <w:rsid w:val="00802837"/>
    <w:rsid w:val="00804CBC"/>
    <w:rsid w:val="00805AB9"/>
    <w:rsid w:val="00806369"/>
    <w:rsid w:val="008120B7"/>
    <w:rsid w:val="008144EA"/>
    <w:rsid w:val="00814D02"/>
    <w:rsid w:val="008227D3"/>
    <w:rsid w:val="00822B1F"/>
    <w:rsid w:val="00823018"/>
    <w:rsid w:val="00827D37"/>
    <w:rsid w:val="0083369E"/>
    <w:rsid w:val="00834E9B"/>
    <w:rsid w:val="0083571F"/>
    <w:rsid w:val="0083576A"/>
    <w:rsid w:val="00844AAA"/>
    <w:rsid w:val="008455FA"/>
    <w:rsid w:val="00847BCE"/>
    <w:rsid w:val="008503DF"/>
    <w:rsid w:val="0085082C"/>
    <w:rsid w:val="00852B13"/>
    <w:rsid w:val="00853451"/>
    <w:rsid w:val="008542B7"/>
    <w:rsid w:val="0085460A"/>
    <w:rsid w:val="0085667F"/>
    <w:rsid w:val="0085711C"/>
    <w:rsid w:val="00865440"/>
    <w:rsid w:val="00872358"/>
    <w:rsid w:val="008758DF"/>
    <w:rsid w:val="00877CB7"/>
    <w:rsid w:val="008876A6"/>
    <w:rsid w:val="00890CAE"/>
    <w:rsid w:val="0089106A"/>
    <w:rsid w:val="008975A0"/>
    <w:rsid w:val="008A07D0"/>
    <w:rsid w:val="008A1713"/>
    <w:rsid w:val="008A776D"/>
    <w:rsid w:val="008B11FA"/>
    <w:rsid w:val="008B6332"/>
    <w:rsid w:val="008B68D8"/>
    <w:rsid w:val="008B699A"/>
    <w:rsid w:val="008C064C"/>
    <w:rsid w:val="008C52E9"/>
    <w:rsid w:val="008C6945"/>
    <w:rsid w:val="008C6A8B"/>
    <w:rsid w:val="008C7679"/>
    <w:rsid w:val="008D1D80"/>
    <w:rsid w:val="008D2C3E"/>
    <w:rsid w:val="008D4867"/>
    <w:rsid w:val="008D6D0A"/>
    <w:rsid w:val="008D6EDF"/>
    <w:rsid w:val="008E2012"/>
    <w:rsid w:val="008E59C7"/>
    <w:rsid w:val="008E5E6D"/>
    <w:rsid w:val="008F27AD"/>
    <w:rsid w:val="008F2EF9"/>
    <w:rsid w:val="008F78E3"/>
    <w:rsid w:val="009002CD"/>
    <w:rsid w:val="009019A6"/>
    <w:rsid w:val="0090292A"/>
    <w:rsid w:val="009032E9"/>
    <w:rsid w:val="0090510C"/>
    <w:rsid w:val="00905BCC"/>
    <w:rsid w:val="00916754"/>
    <w:rsid w:val="0091686A"/>
    <w:rsid w:val="009173AB"/>
    <w:rsid w:val="00921650"/>
    <w:rsid w:val="0092347A"/>
    <w:rsid w:val="00924595"/>
    <w:rsid w:val="00926606"/>
    <w:rsid w:val="0092714B"/>
    <w:rsid w:val="0092753A"/>
    <w:rsid w:val="00927550"/>
    <w:rsid w:val="009300D9"/>
    <w:rsid w:val="00930D92"/>
    <w:rsid w:val="00931CFE"/>
    <w:rsid w:val="00931F5D"/>
    <w:rsid w:val="0093507D"/>
    <w:rsid w:val="00941AEB"/>
    <w:rsid w:val="00942143"/>
    <w:rsid w:val="009436D2"/>
    <w:rsid w:val="0094644A"/>
    <w:rsid w:val="00947D5D"/>
    <w:rsid w:val="00951DAB"/>
    <w:rsid w:val="00954E1A"/>
    <w:rsid w:val="0095657E"/>
    <w:rsid w:val="009618BD"/>
    <w:rsid w:val="00964B4B"/>
    <w:rsid w:val="00967D0D"/>
    <w:rsid w:val="00977452"/>
    <w:rsid w:val="00977EA3"/>
    <w:rsid w:val="009808C6"/>
    <w:rsid w:val="00980F40"/>
    <w:rsid w:val="00981881"/>
    <w:rsid w:val="00982EA4"/>
    <w:rsid w:val="00983FC8"/>
    <w:rsid w:val="00984ACE"/>
    <w:rsid w:val="0098566A"/>
    <w:rsid w:val="00992F70"/>
    <w:rsid w:val="009933C9"/>
    <w:rsid w:val="009974C2"/>
    <w:rsid w:val="00997883"/>
    <w:rsid w:val="00997EFF"/>
    <w:rsid w:val="009A0DBC"/>
    <w:rsid w:val="009A4414"/>
    <w:rsid w:val="009A47C1"/>
    <w:rsid w:val="009B1655"/>
    <w:rsid w:val="009B7C10"/>
    <w:rsid w:val="009C0966"/>
    <w:rsid w:val="009C24F9"/>
    <w:rsid w:val="009C29BA"/>
    <w:rsid w:val="009C2D99"/>
    <w:rsid w:val="009C53AA"/>
    <w:rsid w:val="009D2896"/>
    <w:rsid w:val="009E2858"/>
    <w:rsid w:val="009E3083"/>
    <w:rsid w:val="009E3366"/>
    <w:rsid w:val="009E3531"/>
    <w:rsid w:val="009E47F8"/>
    <w:rsid w:val="009E5749"/>
    <w:rsid w:val="009F4012"/>
    <w:rsid w:val="009F7C43"/>
    <w:rsid w:val="00A00CD4"/>
    <w:rsid w:val="00A0273D"/>
    <w:rsid w:val="00A06283"/>
    <w:rsid w:val="00A130D7"/>
    <w:rsid w:val="00A1560D"/>
    <w:rsid w:val="00A16902"/>
    <w:rsid w:val="00A22B79"/>
    <w:rsid w:val="00A26D7B"/>
    <w:rsid w:val="00A276DE"/>
    <w:rsid w:val="00A30796"/>
    <w:rsid w:val="00A326DD"/>
    <w:rsid w:val="00A3377F"/>
    <w:rsid w:val="00A339B8"/>
    <w:rsid w:val="00A36773"/>
    <w:rsid w:val="00A36A83"/>
    <w:rsid w:val="00A40D91"/>
    <w:rsid w:val="00A412C8"/>
    <w:rsid w:val="00A42957"/>
    <w:rsid w:val="00A44E5B"/>
    <w:rsid w:val="00A50262"/>
    <w:rsid w:val="00A50DDB"/>
    <w:rsid w:val="00A53051"/>
    <w:rsid w:val="00A5441A"/>
    <w:rsid w:val="00A54C0D"/>
    <w:rsid w:val="00A55ECB"/>
    <w:rsid w:val="00A56D66"/>
    <w:rsid w:val="00A56E7F"/>
    <w:rsid w:val="00A57DEB"/>
    <w:rsid w:val="00A60788"/>
    <w:rsid w:val="00A607E4"/>
    <w:rsid w:val="00A6131C"/>
    <w:rsid w:val="00A61932"/>
    <w:rsid w:val="00A64A90"/>
    <w:rsid w:val="00A70680"/>
    <w:rsid w:val="00A706F0"/>
    <w:rsid w:val="00A72FFD"/>
    <w:rsid w:val="00A732C1"/>
    <w:rsid w:val="00A74D8F"/>
    <w:rsid w:val="00A75A48"/>
    <w:rsid w:val="00A77B0A"/>
    <w:rsid w:val="00A82A5A"/>
    <w:rsid w:val="00A85537"/>
    <w:rsid w:val="00A8568C"/>
    <w:rsid w:val="00A85A4F"/>
    <w:rsid w:val="00A8681C"/>
    <w:rsid w:val="00A86F24"/>
    <w:rsid w:val="00A86FF9"/>
    <w:rsid w:val="00A92EE9"/>
    <w:rsid w:val="00A935C8"/>
    <w:rsid w:val="00A9467E"/>
    <w:rsid w:val="00A95F8C"/>
    <w:rsid w:val="00AA12AA"/>
    <w:rsid w:val="00AA2BEF"/>
    <w:rsid w:val="00AA2E71"/>
    <w:rsid w:val="00AA4AD9"/>
    <w:rsid w:val="00AA5034"/>
    <w:rsid w:val="00AA50BD"/>
    <w:rsid w:val="00AA6EFB"/>
    <w:rsid w:val="00AB1718"/>
    <w:rsid w:val="00AB2148"/>
    <w:rsid w:val="00AB27D6"/>
    <w:rsid w:val="00AB286C"/>
    <w:rsid w:val="00AB5221"/>
    <w:rsid w:val="00AB534C"/>
    <w:rsid w:val="00AB564F"/>
    <w:rsid w:val="00AC2D02"/>
    <w:rsid w:val="00AC3CCC"/>
    <w:rsid w:val="00AC6A15"/>
    <w:rsid w:val="00AC6E88"/>
    <w:rsid w:val="00AD2839"/>
    <w:rsid w:val="00AD4163"/>
    <w:rsid w:val="00AE06F8"/>
    <w:rsid w:val="00AE0FE8"/>
    <w:rsid w:val="00AE5804"/>
    <w:rsid w:val="00AE5982"/>
    <w:rsid w:val="00AE6687"/>
    <w:rsid w:val="00AF1EB3"/>
    <w:rsid w:val="00AF268F"/>
    <w:rsid w:val="00AF38E1"/>
    <w:rsid w:val="00AF6EE2"/>
    <w:rsid w:val="00AF78A4"/>
    <w:rsid w:val="00B067B6"/>
    <w:rsid w:val="00B07B10"/>
    <w:rsid w:val="00B07DA7"/>
    <w:rsid w:val="00B1140D"/>
    <w:rsid w:val="00B122AE"/>
    <w:rsid w:val="00B1395C"/>
    <w:rsid w:val="00B1546E"/>
    <w:rsid w:val="00B17AEF"/>
    <w:rsid w:val="00B17FA5"/>
    <w:rsid w:val="00B2161C"/>
    <w:rsid w:val="00B23C7B"/>
    <w:rsid w:val="00B336A8"/>
    <w:rsid w:val="00B35561"/>
    <w:rsid w:val="00B368C9"/>
    <w:rsid w:val="00B36C9B"/>
    <w:rsid w:val="00B37882"/>
    <w:rsid w:val="00B474FD"/>
    <w:rsid w:val="00B50483"/>
    <w:rsid w:val="00B53955"/>
    <w:rsid w:val="00B549E4"/>
    <w:rsid w:val="00B5509D"/>
    <w:rsid w:val="00B55561"/>
    <w:rsid w:val="00B56FB3"/>
    <w:rsid w:val="00B60457"/>
    <w:rsid w:val="00B6277C"/>
    <w:rsid w:val="00B64311"/>
    <w:rsid w:val="00B6448F"/>
    <w:rsid w:val="00B64667"/>
    <w:rsid w:val="00B64B85"/>
    <w:rsid w:val="00B658BD"/>
    <w:rsid w:val="00B726F4"/>
    <w:rsid w:val="00B7412F"/>
    <w:rsid w:val="00B74693"/>
    <w:rsid w:val="00B76F11"/>
    <w:rsid w:val="00B927E9"/>
    <w:rsid w:val="00B94B71"/>
    <w:rsid w:val="00B95C2D"/>
    <w:rsid w:val="00B96B0B"/>
    <w:rsid w:val="00B971E3"/>
    <w:rsid w:val="00BA07D7"/>
    <w:rsid w:val="00BA1D1C"/>
    <w:rsid w:val="00BA1E90"/>
    <w:rsid w:val="00BA29CE"/>
    <w:rsid w:val="00BA7EA5"/>
    <w:rsid w:val="00BB10AB"/>
    <w:rsid w:val="00BB1A66"/>
    <w:rsid w:val="00BB4E86"/>
    <w:rsid w:val="00BC14C0"/>
    <w:rsid w:val="00BC76D9"/>
    <w:rsid w:val="00BD07A9"/>
    <w:rsid w:val="00BD400D"/>
    <w:rsid w:val="00BE0389"/>
    <w:rsid w:val="00BE54EE"/>
    <w:rsid w:val="00BE5D4B"/>
    <w:rsid w:val="00BE6FFC"/>
    <w:rsid w:val="00BE74A7"/>
    <w:rsid w:val="00BF22F1"/>
    <w:rsid w:val="00BF662B"/>
    <w:rsid w:val="00BF6D43"/>
    <w:rsid w:val="00BF7968"/>
    <w:rsid w:val="00BF7A41"/>
    <w:rsid w:val="00C00950"/>
    <w:rsid w:val="00C01096"/>
    <w:rsid w:val="00C01764"/>
    <w:rsid w:val="00C02AE1"/>
    <w:rsid w:val="00C03B6E"/>
    <w:rsid w:val="00C03D71"/>
    <w:rsid w:val="00C06D0C"/>
    <w:rsid w:val="00C071B1"/>
    <w:rsid w:val="00C102CD"/>
    <w:rsid w:val="00C12224"/>
    <w:rsid w:val="00C122B7"/>
    <w:rsid w:val="00C124D9"/>
    <w:rsid w:val="00C15B45"/>
    <w:rsid w:val="00C16CFA"/>
    <w:rsid w:val="00C23631"/>
    <w:rsid w:val="00C302BD"/>
    <w:rsid w:val="00C304D3"/>
    <w:rsid w:val="00C32568"/>
    <w:rsid w:val="00C32739"/>
    <w:rsid w:val="00C3718B"/>
    <w:rsid w:val="00C414F9"/>
    <w:rsid w:val="00C44A19"/>
    <w:rsid w:val="00C46A4B"/>
    <w:rsid w:val="00C46F62"/>
    <w:rsid w:val="00C47618"/>
    <w:rsid w:val="00C518C5"/>
    <w:rsid w:val="00C5244D"/>
    <w:rsid w:val="00C52887"/>
    <w:rsid w:val="00C52D2E"/>
    <w:rsid w:val="00C53579"/>
    <w:rsid w:val="00C551D4"/>
    <w:rsid w:val="00C61156"/>
    <w:rsid w:val="00C61A3D"/>
    <w:rsid w:val="00C63AF2"/>
    <w:rsid w:val="00C646EA"/>
    <w:rsid w:val="00C650C2"/>
    <w:rsid w:val="00C658AC"/>
    <w:rsid w:val="00C6646A"/>
    <w:rsid w:val="00C66EA2"/>
    <w:rsid w:val="00C72313"/>
    <w:rsid w:val="00C82E9B"/>
    <w:rsid w:val="00C83D80"/>
    <w:rsid w:val="00C84C20"/>
    <w:rsid w:val="00C859FB"/>
    <w:rsid w:val="00C90A60"/>
    <w:rsid w:val="00C93604"/>
    <w:rsid w:val="00C940EB"/>
    <w:rsid w:val="00C96EE8"/>
    <w:rsid w:val="00C97F2E"/>
    <w:rsid w:val="00CA3A2C"/>
    <w:rsid w:val="00CB0B6D"/>
    <w:rsid w:val="00CB3997"/>
    <w:rsid w:val="00CB4DF0"/>
    <w:rsid w:val="00CB5D65"/>
    <w:rsid w:val="00CB687B"/>
    <w:rsid w:val="00CC0581"/>
    <w:rsid w:val="00CC14DE"/>
    <w:rsid w:val="00CC36BD"/>
    <w:rsid w:val="00CC3E53"/>
    <w:rsid w:val="00CC4404"/>
    <w:rsid w:val="00CC4F30"/>
    <w:rsid w:val="00CD12A1"/>
    <w:rsid w:val="00CE084E"/>
    <w:rsid w:val="00CE3CB3"/>
    <w:rsid w:val="00CE40D3"/>
    <w:rsid w:val="00CE6A3B"/>
    <w:rsid w:val="00CE7ABD"/>
    <w:rsid w:val="00CE7D93"/>
    <w:rsid w:val="00CF27C4"/>
    <w:rsid w:val="00CF3781"/>
    <w:rsid w:val="00CF3981"/>
    <w:rsid w:val="00CF40E9"/>
    <w:rsid w:val="00CF5515"/>
    <w:rsid w:val="00CF5AD7"/>
    <w:rsid w:val="00CF6FB9"/>
    <w:rsid w:val="00CF735E"/>
    <w:rsid w:val="00D04A0E"/>
    <w:rsid w:val="00D058AF"/>
    <w:rsid w:val="00D06499"/>
    <w:rsid w:val="00D06CC0"/>
    <w:rsid w:val="00D074D1"/>
    <w:rsid w:val="00D111E0"/>
    <w:rsid w:val="00D142BC"/>
    <w:rsid w:val="00D14305"/>
    <w:rsid w:val="00D15528"/>
    <w:rsid w:val="00D15F1C"/>
    <w:rsid w:val="00D15FA9"/>
    <w:rsid w:val="00D1675F"/>
    <w:rsid w:val="00D17EB6"/>
    <w:rsid w:val="00D23783"/>
    <w:rsid w:val="00D24245"/>
    <w:rsid w:val="00D2454A"/>
    <w:rsid w:val="00D25E72"/>
    <w:rsid w:val="00D26B6A"/>
    <w:rsid w:val="00D27053"/>
    <w:rsid w:val="00D27D54"/>
    <w:rsid w:val="00D32695"/>
    <w:rsid w:val="00D35B3A"/>
    <w:rsid w:val="00D36398"/>
    <w:rsid w:val="00D422B8"/>
    <w:rsid w:val="00D50F07"/>
    <w:rsid w:val="00D5340E"/>
    <w:rsid w:val="00D5371E"/>
    <w:rsid w:val="00D54F42"/>
    <w:rsid w:val="00D5598F"/>
    <w:rsid w:val="00D6185B"/>
    <w:rsid w:val="00D6603E"/>
    <w:rsid w:val="00D6622B"/>
    <w:rsid w:val="00D662A6"/>
    <w:rsid w:val="00D66597"/>
    <w:rsid w:val="00D731E9"/>
    <w:rsid w:val="00D74264"/>
    <w:rsid w:val="00D81988"/>
    <w:rsid w:val="00D834B3"/>
    <w:rsid w:val="00D8372E"/>
    <w:rsid w:val="00D85CC0"/>
    <w:rsid w:val="00D864AC"/>
    <w:rsid w:val="00D86E0D"/>
    <w:rsid w:val="00D8704D"/>
    <w:rsid w:val="00D94E02"/>
    <w:rsid w:val="00D94E59"/>
    <w:rsid w:val="00D95A30"/>
    <w:rsid w:val="00D95CB4"/>
    <w:rsid w:val="00DA11B1"/>
    <w:rsid w:val="00DA1352"/>
    <w:rsid w:val="00DA694F"/>
    <w:rsid w:val="00DB12EC"/>
    <w:rsid w:val="00DB1905"/>
    <w:rsid w:val="00DB1F6C"/>
    <w:rsid w:val="00DB73E5"/>
    <w:rsid w:val="00DC03D0"/>
    <w:rsid w:val="00DC0A81"/>
    <w:rsid w:val="00DC1C37"/>
    <w:rsid w:val="00DC21D6"/>
    <w:rsid w:val="00DC5C9C"/>
    <w:rsid w:val="00DC6972"/>
    <w:rsid w:val="00DC7338"/>
    <w:rsid w:val="00DD060D"/>
    <w:rsid w:val="00DD07FF"/>
    <w:rsid w:val="00DD17CE"/>
    <w:rsid w:val="00DD497D"/>
    <w:rsid w:val="00DD4EB5"/>
    <w:rsid w:val="00DD4EE6"/>
    <w:rsid w:val="00DD50D1"/>
    <w:rsid w:val="00DD701B"/>
    <w:rsid w:val="00DD73B7"/>
    <w:rsid w:val="00DE0612"/>
    <w:rsid w:val="00DE10D9"/>
    <w:rsid w:val="00DE3B95"/>
    <w:rsid w:val="00DE4307"/>
    <w:rsid w:val="00DE4ADF"/>
    <w:rsid w:val="00DE5172"/>
    <w:rsid w:val="00DE7F57"/>
    <w:rsid w:val="00DF1CA8"/>
    <w:rsid w:val="00DF5DA9"/>
    <w:rsid w:val="00DF6A4A"/>
    <w:rsid w:val="00DF6B46"/>
    <w:rsid w:val="00DF78D1"/>
    <w:rsid w:val="00DF7B0B"/>
    <w:rsid w:val="00E03589"/>
    <w:rsid w:val="00E079D9"/>
    <w:rsid w:val="00E1277D"/>
    <w:rsid w:val="00E141FE"/>
    <w:rsid w:val="00E2089F"/>
    <w:rsid w:val="00E21087"/>
    <w:rsid w:val="00E243A3"/>
    <w:rsid w:val="00E25188"/>
    <w:rsid w:val="00E255C0"/>
    <w:rsid w:val="00E276CF"/>
    <w:rsid w:val="00E27FF3"/>
    <w:rsid w:val="00E31B42"/>
    <w:rsid w:val="00E33D94"/>
    <w:rsid w:val="00E362DA"/>
    <w:rsid w:val="00E40B20"/>
    <w:rsid w:val="00E41ADF"/>
    <w:rsid w:val="00E41DCD"/>
    <w:rsid w:val="00E42FF8"/>
    <w:rsid w:val="00E45032"/>
    <w:rsid w:val="00E469CC"/>
    <w:rsid w:val="00E52CB3"/>
    <w:rsid w:val="00E533B1"/>
    <w:rsid w:val="00E5483F"/>
    <w:rsid w:val="00E56C5B"/>
    <w:rsid w:val="00E60564"/>
    <w:rsid w:val="00E60D34"/>
    <w:rsid w:val="00E628C6"/>
    <w:rsid w:val="00E636E2"/>
    <w:rsid w:val="00E6565C"/>
    <w:rsid w:val="00E65F46"/>
    <w:rsid w:val="00E668AD"/>
    <w:rsid w:val="00E67281"/>
    <w:rsid w:val="00E74246"/>
    <w:rsid w:val="00E81A15"/>
    <w:rsid w:val="00E8216B"/>
    <w:rsid w:val="00E8274C"/>
    <w:rsid w:val="00E84DA5"/>
    <w:rsid w:val="00E8796C"/>
    <w:rsid w:val="00E87F40"/>
    <w:rsid w:val="00E9003C"/>
    <w:rsid w:val="00E913CD"/>
    <w:rsid w:val="00E91588"/>
    <w:rsid w:val="00E97A8E"/>
    <w:rsid w:val="00EA10B1"/>
    <w:rsid w:val="00EA3406"/>
    <w:rsid w:val="00EA440C"/>
    <w:rsid w:val="00EA45AE"/>
    <w:rsid w:val="00EA5367"/>
    <w:rsid w:val="00EA56BB"/>
    <w:rsid w:val="00EA5B3B"/>
    <w:rsid w:val="00EB1975"/>
    <w:rsid w:val="00EB61D1"/>
    <w:rsid w:val="00EC0CCB"/>
    <w:rsid w:val="00EC3FA8"/>
    <w:rsid w:val="00EC539B"/>
    <w:rsid w:val="00EC6919"/>
    <w:rsid w:val="00ED01AA"/>
    <w:rsid w:val="00ED01CA"/>
    <w:rsid w:val="00ED26CF"/>
    <w:rsid w:val="00ED2F46"/>
    <w:rsid w:val="00ED4296"/>
    <w:rsid w:val="00ED45C3"/>
    <w:rsid w:val="00ED4E46"/>
    <w:rsid w:val="00ED5BD1"/>
    <w:rsid w:val="00ED7EE2"/>
    <w:rsid w:val="00EE278A"/>
    <w:rsid w:val="00EE2CDD"/>
    <w:rsid w:val="00EE31DD"/>
    <w:rsid w:val="00EE6798"/>
    <w:rsid w:val="00EF1408"/>
    <w:rsid w:val="00EF4A11"/>
    <w:rsid w:val="00EF4BF9"/>
    <w:rsid w:val="00EF5AE2"/>
    <w:rsid w:val="00EF5E7D"/>
    <w:rsid w:val="00F00F68"/>
    <w:rsid w:val="00F02E8E"/>
    <w:rsid w:val="00F03454"/>
    <w:rsid w:val="00F034DB"/>
    <w:rsid w:val="00F051AB"/>
    <w:rsid w:val="00F10125"/>
    <w:rsid w:val="00F13084"/>
    <w:rsid w:val="00F15205"/>
    <w:rsid w:val="00F15278"/>
    <w:rsid w:val="00F16822"/>
    <w:rsid w:val="00F17CA5"/>
    <w:rsid w:val="00F22734"/>
    <w:rsid w:val="00F23B50"/>
    <w:rsid w:val="00F304E4"/>
    <w:rsid w:val="00F31B9B"/>
    <w:rsid w:val="00F32252"/>
    <w:rsid w:val="00F33F69"/>
    <w:rsid w:val="00F3554B"/>
    <w:rsid w:val="00F35E72"/>
    <w:rsid w:val="00F3623E"/>
    <w:rsid w:val="00F37FE5"/>
    <w:rsid w:val="00F4741A"/>
    <w:rsid w:val="00F510F7"/>
    <w:rsid w:val="00F57222"/>
    <w:rsid w:val="00F57AB2"/>
    <w:rsid w:val="00F677A2"/>
    <w:rsid w:val="00F73CAA"/>
    <w:rsid w:val="00F83AE4"/>
    <w:rsid w:val="00F85FC8"/>
    <w:rsid w:val="00F93505"/>
    <w:rsid w:val="00F9570A"/>
    <w:rsid w:val="00F95A11"/>
    <w:rsid w:val="00FA5162"/>
    <w:rsid w:val="00FA697D"/>
    <w:rsid w:val="00FB37DF"/>
    <w:rsid w:val="00FB3B53"/>
    <w:rsid w:val="00FB48C0"/>
    <w:rsid w:val="00FB4E6E"/>
    <w:rsid w:val="00FB577E"/>
    <w:rsid w:val="00FB7486"/>
    <w:rsid w:val="00FB7C67"/>
    <w:rsid w:val="00FC18AB"/>
    <w:rsid w:val="00FC3491"/>
    <w:rsid w:val="00FC3A9C"/>
    <w:rsid w:val="00FC3F68"/>
    <w:rsid w:val="00FD202B"/>
    <w:rsid w:val="00FD4458"/>
    <w:rsid w:val="00FD4ED7"/>
    <w:rsid w:val="00FD666C"/>
    <w:rsid w:val="00FE3AC2"/>
    <w:rsid w:val="00FE65B5"/>
    <w:rsid w:val="00FE6DF6"/>
    <w:rsid w:val="00FE7D41"/>
    <w:rsid w:val="00FF0F08"/>
    <w:rsid w:val="00FF1CD9"/>
    <w:rsid w:val="00FF2D5A"/>
    <w:rsid w:val="00FF39A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528881D9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GB" w:eastAsia="en-GB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qFormat="1"/>
    <w:lsdException w:name="heading 3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3A5F03"/>
    <w:pPr>
      <w:jc w:val="both"/>
    </w:pPr>
    <w:rPr>
      <w:rFonts w:ascii="Calibri" w:hAnsi="Calibri"/>
      <w:sz w:val="22"/>
      <w:szCs w:val="22"/>
    </w:rPr>
  </w:style>
  <w:style w:type="paragraph" w:styleId="Heading1">
    <w:name w:val="heading 1"/>
    <w:basedOn w:val="Normal"/>
    <w:next w:val="Normal"/>
    <w:qFormat/>
    <w:rsid w:val="00C658AC"/>
    <w:pPr>
      <w:keepNext/>
      <w:spacing w:before="240" w:after="60"/>
      <w:outlineLvl w:val="0"/>
    </w:pPr>
    <w:rPr>
      <w:rFonts w:ascii="Arial" w:hAnsi="Arial" w:cs="Arial"/>
      <w:b/>
      <w:bCs/>
      <w:kern w:val="32"/>
      <w:sz w:val="32"/>
      <w:szCs w:val="32"/>
    </w:rPr>
  </w:style>
  <w:style w:type="paragraph" w:styleId="Heading2">
    <w:name w:val="heading 2"/>
    <w:basedOn w:val="Normal"/>
    <w:next w:val="Normal"/>
    <w:qFormat/>
    <w:rsid w:val="007F1AE9"/>
    <w:pPr>
      <w:keepNext/>
      <w:spacing w:before="240" w:after="60"/>
      <w:outlineLvl w:val="1"/>
    </w:pPr>
    <w:rPr>
      <w:rFonts w:ascii="Arial" w:hAnsi="Arial" w:cs="Arial"/>
      <w:b/>
      <w:bCs/>
      <w:i/>
      <w:iCs/>
      <w:sz w:val="28"/>
      <w:szCs w:val="28"/>
    </w:rPr>
  </w:style>
  <w:style w:type="paragraph" w:styleId="Heading3">
    <w:name w:val="heading 3"/>
    <w:basedOn w:val="Normal"/>
    <w:next w:val="Normal"/>
    <w:qFormat/>
    <w:rsid w:val="00C658AC"/>
    <w:pPr>
      <w:keepNext/>
      <w:spacing w:before="240" w:after="60"/>
      <w:outlineLvl w:val="2"/>
    </w:pPr>
    <w:rPr>
      <w:rFonts w:ascii="Arial" w:hAnsi="Arial" w:cs="Arial"/>
      <w:b/>
      <w:bCs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rsid w:val="00C658AC"/>
    <w:rPr>
      <w:sz w:val="16"/>
      <w:szCs w:val="16"/>
    </w:rPr>
  </w:style>
  <w:style w:type="paragraph" w:styleId="CommentText">
    <w:name w:val="annotation text"/>
    <w:basedOn w:val="Normal"/>
    <w:link w:val="CommentTextChar"/>
    <w:rsid w:val="00C658AC"/>
    <w:rPr>
      <w:sz w:val="20"/>
      <w:szCs w:val="20"/>
    </w:rPr>
  </w:style>
  <w:style w:type="character" w:customStyle="1" w:styleId="CommentTextChar">
    <w:name w:val="Comment Text Char"/>
    <w:link w:val="CommentText"/>
    <w:rsid w:val="00C658AC"/>
    <w:rPr>
      <w:lang w:val="en-GB" w:eastAsia="en-GB" w:bidi="ar-SA"/>
    </w:rPr>
  </w:style>
  <w:style w:type="paragraph" w:styleId="BalloonText">
    <w:name w:val="Balloon Text"/>
    <w:basedOn w:val="Normal"/>
    <w:semiHidden/>
    <w:rsid w:val="00C658AC"/>
    <w:rPr>
      <w:rFonts w:ascii="Tahoma" w:hAnsi="Tahoma" w:cs="Tahoma"/>
      <w:sz w:val="16"/>
      <w:szCs w:val="16"/>
    </w:rPr>
  </w:style>
  <w:style w:type="character" w:styleId="Hyperlink">
    <w:name w:val="Hyperlink"/>
    <w:rsid w:val="00CB5D65"/>
    <w:rPr>
      <w:color w:val="0000FF"/>
      <w:u w:val="single"/>
    </w:rPr>
  </w:style>
  <w:style w:type="paragraph" w:styleId="NormalWeb">
    <w:name w:val="Normal (Web)"/>
    <w:basedOn w:val="Normal"/>
    <w:uiPriority w:val="99"/>
    <w:rsid w:val="007F1AE9"/>
    <w:pPr>
      <w:spacing w:before="100" w:beforeAutospacing="1" w:after="100" w:afterAutospacing="1"/>
    </w:pPr>
  </w:style>
  <w:style w:type="character" w:styleId="Strong">
    <w:name w:val="Strong"/>
    <w:qFormat/>
    <w:rsid w:val="009C53AA"/>
    <w:rPr>
      <w:b/>
      <w:bCs/>
    </w:rPr>
  </w:style>
  <w:style w:type="character" w:customStyle="1" w:styleId="journal-title">
    <w:name w:val="journal-title"/>
    <w:rsid w:val="00FC18AB"/>
  </w:style>
  <w:style w:type="paragraph" w:styleId="CommentSubject">
    <w:name w:val="annotation subject"/>
    <w:basedOn w:val="CommentText"/>
    <w:next w:val="CommentText"/>
    <w:link w:val="CommentSubjectChar"/>
    <w:rsid w:val="007879D9"/>
    <w:rPr>
      <w:b/>
      <w:bCs/>
    </w:rPr>
  </w:style>
  <w:style w:type="character" w:customStyle="1" w:styleId="CommentSubjectChar">
    <w:name w:val="Comment Subject Char"/>
    <w:link w:val="CommentSubject"/>
    <w:rsid w:val="007879D9"/>
    <w:rPr>
      <w:rFonts w:ascii="Calibri" w:hAnsi="Calibri"/>
      <w:b/>
      <w:bCs/>
      <w:lang w:val="en-GB" w:eastAsia="en-GB" w:bidi="ar-SA"/>
    </w:rPr>
  </w:style>
  <w:style w:type="paragraph" w:customStyle="1" w:styleId="ColorfulList-Accent11">
    <w:name w:val="Colorful List - Accent 11"/>
    <w:basedOn w:val="Normal"/>
    <w:uiPriority w:val="34"/>
    <w:qFormat/>
    <w:rsid w:val="00742A20"/>
    <w:pPr>
      <w:ind w:left="720"/>
      <w:contextualSpacing/>
    </w:pPr>
  </w:style>
  <w:style w:type="character" w:customStyle="1" w:styleId="fn">
    <w:name w:val="fn"/>
    <w:basedOn w:val="DefaultParagraphFont"/>
    <w:rsid w:val="00742A20"/>
  </w:style>
  <w:style w:type="character" w:customStyle="1" w:styleId="year">
    <w:name w:val="year"/>
    <w:basedOn w:val="DefaultParagraphFont"/>
    <w:rsid w:val="00742A20"/>
  </w:style>
  <w:style w:type="character" w:styleId="FollowedHyperlink">
    <w:name w:val="FollowedHyperlink"/>
    <w:rsid w:val="00396F60"/>
    <w:rPr>
      <w:color w:val="800080"/>
      <w:u w:val="single"/>
    </w:rPr>
  </w:style>
  <w:style w:type="paragraph" w:styleId="Header">
    <w:name w:val="header"/>
    <w:basedOn w:val="Normal"/>
    <w:link w:val="HeaderChar"/>
    <w:rsid w:val="007D356C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rsid w:val="007D356C"/>
    <w:rPr>
      <w:rFonts w:ascii="Calibri" w:hAnsi="Calibri"/>
      <w:sz w:val="22"/>
      <w:szCs w:val="22"/>
    </w:rPr>
  </w:style>
  <w:style w:type="paragraph" w:styleId="Footer">
    <w:name w:val="footer"/>
    <w:basedOn w:val="Normal"/>
    <w:link w:val="FooterChar"/>
    <w:uiPriority w:val="99"/>
    <w:rsid w:val="007D356C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7D356C"/>
    <w:rPr>
      <w:rFonts w:ascii="Calibri" w:hAnsi="Calibri"/>
      <w:sz w:val="22"/>
      <w:szCs w:val="22"/>
    </w:rPr>
  </w:style>
  <w:style w:type="character" w:styleId="Emphasis">
    <w:name w:val="Emphasis"/>
    <w:basedOn w:val="DefaultParagraphFont"/>
    <w:uiPriority w:val="20"/>
    <w:qFormat/>
    <w:rsid w:val="00663142"/>
    <w:rPr>
      <w:i/>
      <w:iCs/>
    </w:rPr>
  </w:style>
  <w:style w:type="paragraph" w:styleId="ListParagraph">
    <w:name w:val="List Paragraph"/>
    <w:basedOn w:val="Normal"/>
    <w:uiPriority w:val="34"/>
    <w:qFormat/>
    <w:rsid w:val="00552FEB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CF735E"/>
    <w:pPr>
      <w:jc w:val="center"/>
    </w:pPr>
    <w:rPr>
      <w:rFonts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F735E"/>
    <w:rPr>
      <w:rFonts w:ascii="Calibri" w:hAnsi="Calibri" w:cs="Calibri"/>
      <w:noProof/>
      <w:sz w:val="22"/>
      <w:szCs w:val="22"/>
    </w:rPr>
  </w:style>
  <w:style w:type="paragraph" w:customStyle="1" w:styleId="EndNoteBibliography">
    <w:name w:val="EndNote Bibliography"/>
    <w:basedOn w:val="Normal"/>
    <w:link w:val="EndNoteBibliographyChar"/>
    <w:rsid w:val="00CF735E"/>
    <w:rPr>
      <w:rFonts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CF735E"/>
    <w:rPr>
      <w:rFonts w:ascii="Calibri" w:hAnsi="Calibri" w:cs="Calibri"/>
      <w:noProof/>
      <w:sz w:val="22"/>
      <w:szCs w:val="22"/>
    </w:rPr>
  </w:style>
  <w:style w:type="table" w:styleId="TableGrid">
    <w:name w:val="Table Grid"/>
    <w:basedOn w:val="TableNormal"/>
    <w:uiPriority w:val="59"/>
    <w:rsid w:val="00CC4F30"/>
    <w:rPr>
      <w:rFonts w:asciiTheme="minorHAnsi" w:eastAsiaTheme="minorEastAsia" w:hAnsiTheme="minorHAnsi" w:cstheme="minorBidi"/>
      <w:sz w:val="24"/>
      <w:szCs w:val="24"/>
      <w:lang w:val="en-US"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Revision">
    <w:name w:val="Revision"/>
    <w:hidden/>
    <w:uiPriority w:val="99"/>
    <w:semiHidden/>
    <w:rsid w:val="00426193"/>
    <w:rPr>
      <w:rFonts w:ascii="Calibri" w:hAnsi="Calibri"/>
      <w:sz w:val="22"/>
      <w:szCs w:val="22"/>
    </w:rPr>
  </w:style>
  <w:style w:type="character" w:styleId="LineNumber">
    <w:name w:val="line number"/>
    <w:basedOn w:val="DefaultParagraphFont"/>
    <w:semiHidden/>
    <w:unhideWhenUsed/>
    <w:rsid w:val="00593BE0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5641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261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27774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19426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2093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390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301836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75726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76697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95135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94165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930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0794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3770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03956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19304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27518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45167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1378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0009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544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2089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98465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21376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27174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86719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4893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007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3771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7796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1713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CE0E4304-BCBF-491D-8B06-C32F611666B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7</TotalTime>
  <Pages>3</Pages>
  <Words>1837</Words>
  <Characters>10477</Characters>
  <Application>Microsoft Office Word</Application>
  <DocSecurity>0</DocSecurity>
  <Lines>87</Lines>
  <Paragraphs>2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Data Descriptor Template</vt:lpstr>
    </vt:vector>
  </TitlesOfParts>
  <Company>Macmillan Publishing</Company>
  <LinksUpToDate>false</LinksUpToDate>
  <CharactersWithSpaces>12290</CharactersWithSpaces>
  <SharedDoc>false</SharedDoc>
  <HLinks>
    <vt:vector size="6" baseType="variant">
      <vt:variant>
        <vt:i4>8126496</vt:i4>
      </vt:variant>
      <vt:variant>
        <vt:i4>0</vt:i4>
      </vt:variant>
      <vt:variant>
        <vt:i4>0</vt:i4>
      </vt:variant>
      <vt:variant>
        <vt:i4>5</vt:i4>
      </vt:variant>
      <vt:variant>
        <vt:lpwstr>http://www.nature.com/scientificdata/for-authors/data-deposition-policies/</vt:lpwstr>
      </vt:variant>
      <vt:variant>
        <vt:lpwstr>recommended-repositories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Data Descriptor Template</dc:title>
  <dc:creator>andrew.hufton</dc:creator>
  <cp:lastModifiedBy>Lau, Priscilla</cp:lastModifiedBy>
  <cp:revision>11</cp:revision>
  <dcterms:created xsi:type="dcterms:W3CDTF">2019-07-17T07:27:00Z</dcterms:created>
  <dcterms:modified xsi:type="dcterms:W3CDTF">2023-08-04T22:48:00Z</dcterms:modified>
</cp:coreProperties>
</file>